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793ADA" w14:textId="2C14E003" w:rsidR="00535823" w:rsidRDefault="00F87158" w:rsidP="00F87158">
      <w:pPr>
        <w:spacing w:line="276" w:lineRule="auto"/>
        <w:jc w:val="both"/>
        <w:rPr>
          <w:rFonts w:ascii="Times New Roman" w:hAnsi="Times New Roman" w:cs="Times New Roman"/>
          <w:i/>
        </w:rPr>
      </w:pPr>
      <w:r w:rsidRPr="006554C8">
        <w:rPr>
          <w:rFonts w:ascii="Times New Roman" w:hAnsi="Times New Roman" w:cs="Times New Roman"/>
          <w:i/>
        </w:rPr>
        <w:t xml:space="preserve">Readers: </w:t>
      </w:r>
      <w:r w:rsidR="00B73039">
        <w:rPr>
          <w:rFonts w:ascii="Times New Roman" w:hAnsi="Times New Roman" w:cs="Times New Roman"/>
          <w:i/>
        </w:rPr>
        <w:t xml:space="preserve">Social </w:t>
      </w:r>
      <w:r w:rsidR="009C6831">
        <w:rPr>
          <w:rFonts w:ascii="Times New Roman" w:hAnsi="Times New Roman" w:cs="Times New Roman"/>
          <w:i/>
        </w:rPr>
        <w:t>scientists in various fields</w:t>
      </w:r>
      <w:r w:rsidR="00B73039">
        <w:rPr>
          <w:rFonts w:ascii="Times New Roman" w:hAnsi="Times New Roman" w:cs="Times New Roman"/>
          <w:i/>
        </w:rPr>
        <w:t xml:space="preserve">. </w:t>
      </w:r>
      <w:r w:rsidR="00617D0A">
        <w:rPr>
          <w:rFonts w:ascii="Times New Roman" w:hAnsi="Times New Roman" w:cs="Times New Roman"/>
          <w:i/>
        </w:rPr>
        <w:t>Most of them</w:t>
      </w:r>
      <w:r w:rsidR="009C6831">
        <w:rPr>
          <w:rFonts w:ascii="Times New Roman" w:hAnsi="Times New Roman" w:cs="Times New Roman"/>
          <w:i/>
        </w:rPr>
        <w:t xml:space="preserve"> are faculty members of social sciences</w:t>
      </w:r>
      <w:r w:rsidR="00617D0A">
        <w:rPr>
          <w:rFonts w:ascii="Times New Roman" w:hAnsi="Times New Roman" w:cs="Times New Roman"/>
          <w:i/>
        </w:rPr>
        <w:t xml:space="preserve"> schools across the United States. They acquired their </w:t>
      </w:r>
      <w:r w:rsidR="00617D0A" w:rsidRPr="00DC12BD">
        <w:rPr>
          <w:rFonts w:ascii="Times New Roman" w:hAnsi="Times New Roman" w:cs="Times New Roman"/>
          <w:i/>
          <w:noProof/>
        </w:rPr>
        <w:t>Ph</w:t>
      </w:r>
      <w:r w:rsidR="00DC12BD" w:rsidRPr="00DC12BD">
        <w:rPr>
          <w:rFonts w:ascii="Times New Roman" w:hAnsi="Times New Roman" w:cs="Times New Roman"/>
          <w:i/>
          <w:noProof/>
        </w:rPr>
        <w:t>.</w:t>
      </w:r>
      <w:r w:rsidR="00617D0A" w:rsidRPr="00DC12BD">
        <w:rPr>
          <w:rFonts w:ascii="Times New Roman" w:hAnsi="Times New Roman" w:cs="Times New Roman"/>
          <w:i/>
          <w:noProof/>
        </w:rPr>
        <w:t>D</w:t>
      </w:r>
      <w:r w:rsidR="00DC12BD">
        <w:rPr>
          <w:rFonts w:ascii="Times New Roman" w:hAnsi="Times New Roman" w:cs="Times New Roman"/>
          <w:i/>
          <w:noProof/>
        </w:rPr>
        <w:t>.</w:t>
      </w:r>
      <w:r w:rsidR="00535823">
        <w:rPr>
          <w:rFonts w:ascii="Times New Roman" w:hAnsi="Times New Roman" w:cs="Times New Roman"/>
          <w:i/>
        </w:rPr>
        <w:t xml:space="preserve"> training in relevant fields. They have good critical thinking ability and are well-familiar with academic discussion and </w:t>
      </w:r>
      <w:r w:rsidR="00306182" w:rsidRPr="00306182">
        <w:rPr>
          <w:rFonts w:ascii="Times New Roman" w:hAnsi="Times New Roman" w:cs="Times New Roman"/>
          <w:i/>
          <w:noProof/>
        </w:rPr>
        <w:t>problem-</w:t>
      </w:r>
      <w:r w:rsidR="00535823" w:rsidRPr="00306182">
        <w:rPr>
          <w:rFonts w:ascii="Times New Roman" w:hAnsi="Times New Roman" w:cs="Times New Roman"/>
          <w:i/>
          <w:noProof/>
        </w:rPr>
        <w:t>solving</w:t>
      </w:r>
      <w:r w:rsidR="00535823">
        <w:rPr>
          <w:rFonts w:ascii="Times New Roman" w:hAnsi="Times New Roman" w:cs="Times New Roman"/>
          <w:i/>
        </w:rPr>
        <w:t xml:space="preserve"> processes. The readers may have no background in linguistics or computer sciences, but they are generally interested in the rising field of computational content analysis, which analyzing speech, text, images, and other human-generated contents to investigate the intrapersonal and interpersonal states. They are curious about the theoretical foundations and cost and benefit of the computational content analysis methods. They will use this information </w:t>
      </w:r>
      <w:r w:rsidR="00270C27">
        <w:rPr>
          <w:rFonts w:ascii="Times New Roman" w:hAnsi="Times New Roman" w:cs="Times New Roman"/>
          <w:i/>
        </w:rPr>
        <w:t>to evaluate if the new methods are proper to be employed in their own fields.</w:t>
      </w:r>
    </w:p>
    <w:p w14:paraId="7BD8F75A" w14:textId="30F822C3" w:rsidR="00EE2602" w:rsidRPr="004351D4" w:rsidRDefault="00EE2602" w:rsidP="00D006E0">
      <w:pPr>
        <w:jc w:val="center"/>
        <w:rPr>
          <w:rFonts w:ascii="Times New Roman" w:hAnsi="Times New Roman" w:cs="Times New Roman"/>
        </w:rPr>
      </w:pPr>
      <w:r w:rsidRPr="004351D4">
        <w:rPr>
          <w:rFonts w:ascii="Times New Roman" w:hAnsi="Times New Roman" w:cs="Times New Roman"/>
        </w:rPr>
        <w:t>Finding Experience in Text</w:t>
      </w:r>
    </w:p>
    <w:p w14:paraId="0DF9AB8A" w14:textId="19A1EC35" w:rsidR="009E48D0" w:rsidRPr="004351D4" w:rsidRDefault="006D3D7F" w:rsidP="00EE2602">
      <w:pPr>
        <w:rPr>
          <w:rFonts w:ascii="Times New Roman" w:hAnsi="Times New Roman" w:cs="Times New Roman"/>
        </w:rPr>
      </w:pPr>
      <w:r w:rsidRPr="004351D4">
        <w:rPr>
          <w:rFonts w:ascii="Times New Roman" w:hAnsi="Times New Roman" w:cs="Times New Roman"/>
        </w:rPr>
        <w:t xml:space="preserve">To </w:t>
      </w:r>
      <w:r w:rsidR="009E48D0" w:rsidRPr="004351D4">
        <w:rPr>
          <w:rFonts w:ascii="Times New Roman" w:hAnsi="Times New Roman" w:cs="Times New Roman"/>
        </w:rPr>
        <w:t>perceive</w:t>
      </w:r>
      <w:r w:rsidRPr="004351D4">
        <w:rPr>
          <w:rFonts w:ascii="Times New Roman" w:hAnsi="Times New Roman" w:cs="Times New Roman"/>
        </w:rPr>
        <w:t xml:space="preserve"> the world, h</w:t>
      </w:r>
      <w:r w:rsidR="00ED49A8" w:rsidRPr="004351D4">
        <w:rPr>
          <w:rFonts w:ascii="Times New Roman" w:hAnsi="Times New Roman" w:cs="Times New Roman"/>
        </w:rPr>
        <w:t xml:space="preserve">uman </w:t>
      </w:r>
      <w:r w:rsidR="009E48D0" w:rsidRPr="004351D4">
        <w:rPr>
          <w:rFonts w:ascii="Times New Roman" w:hAnsi="Times New Roman" w:cs="Times New Roman"/>
        </w:rPr>
        <w:t>develops</w:t>
      </w:r>
      <w:r w:rsidR="00ED49A8" w:rsidRPr="004351D4">
        <w:rPr>
          <w:rFonts w:ascii="Times New Roman" w:hAnsi="Times New Roman" w:cs="Times New Roman"/>
        </w:rPr>
        <w:t xml:space="preserve"> </w:t>
      </w:r>
      <w:r w:rsidRPr="004351D4">
        <w:rPr>
          <w:rFonts w:ascii="Times New Roman" w:hAnsi="Times New Roman" w:cs="Times New Roman"/>
        </w:rPr>
        <w:t>language</w:t>
      </w:r>
      <w:r w:rsidR="00796FD9" w:rsidRPr="004351D4">
        <w:rPr>
          <w:rFonts w:ascii="Times New Roman" w:hAnsi="Times New Roman" w:cs="Times New Roman"/>
        </w:rPr>
        <w:t>s</w:t>
      </w:r>
      <w:r w:rsidR="009E48D0" w:rsidRPr="004351D4">
        <w:rPr>
          <w:rFonts w:ascii="Times New Roman" w:hAnsi="Times New Roman" w:cs="Times New Roman"/>
        </w:rPr>
        <w:t xml:space="preserve"> </w:t>
      </w:r>
      <w:r w:rsidR="009E48D0" w:rsidRPr="004351D4">
        <w:rPr>
          <w:rFonts w:ascii="Times New Roman" w:hAnsi="Times New Roman" w:cs="Times New Roman"/>
        </w:rPr>
        <w:fldChar w:fldCharType="begin" w:fldLock="1"/>
      </w:r>
      <w:r w:rsidR="009E48D0" w:rsidRPr="004351D4">
        <w:rPr>
          <w:rFonts w:ascii="Times New Roman" w:hAnsi="Times New Roman" w:cs="Times New Roman"/>
        </w:rPr>
        <w:instrText>ADDIN CSL_CITATION { "citationItems" : [ { "id" : "ITEM-1", "itemData" : { "DOI" : "10.1016/S0093-934X(02)00517-5", "ISBN" : "0093-934X", "ISSN" : "0093934X", "PMID" : "12537948", "abstract" : "What role does people's embodied experiences have in their use and understanding of meaning? Most theories in cognitive science view meaning in terms of propositional structures that may be combined to form higher-order complexes in representing the meanings of conversations and texts. A newer approach seeks to capture meaning in terms of high-dimensional semantic space. Both views reflect the idea that meaning is best understood as abstract and disembodied symbols. My aim in this article is to make the case for an embodied view of linguistic meaning. This view provides a challenge to traditional approaches to linguistic meaning (although may not necessarily be entirely incompatible with them). I discuss several new lines of research from both linguistics and psychology that explore the importance of embodied perception and action in people's understanding of words, phrases, and texts. These data provide strong evidence in favor of the idea that significant aspects of thought and language arises from, and is grounded in, embodiment. \u00a9 2002 Published by Elsevier Science (USA).", "author" : [ { "dropping-particle" : "", "family" : "Gibbs", "given" : "Raymond W.", "non-dropping-particle" : "", "parse-names" : false, "suffix" : "" } ], "container-title" : "Brain and Language", "id" : "ITEM-1", "issue" : "1", "issued" : { "date-parts" : [ [ "2003" ] ] }, "page" : "1-15", "title" : "Embodied experience and linguistic meaning", "type" : "article-journal", "volume" : "84" }, "uris" : [ "http://www.mendeley.com/documents/?uuid=40dd6bdb-c489-4ecb-91e2-57a7119212f0" ] } ], "mendeley" : { "formattedCitation" : "(Gibbs, 2003)", "plainTextFormattedCitation" : "(Gibbs, 2003)", "previouslyFormattedCitation" : "(Gibbs, 2003)" }, "properties" : { "noteIndex" : 0 }, "schema" : "https://github.com/citation-style-language/schema/raw/master/csl-citation.json" }</w:instrText>
      </w:r>
      <w:r w:rsidR="009E48D0" w:rsidRPr="004351D4">
        <w:rPr>
          <w:rFonts w:ascii="Times New Roman" w:hAnsi="Times New Roman" w:cs="Times New Roman"/>
        </w:rPr>
        <w:fldChar w:fldCharType="separate"/>
      </w:r>
      <w:r w:rsidR="009E48D0" w:rsidRPr="004351D4">
        <w:rPr>
          <w:rFonts w:ascii="Times New Roman" w:hAnsi="Times New Roman" w:cs="Times New Roman"/>
          <w:noProof/>
        </w:rPr>
        <w:t>(Gibbs, 2003)</w:t>
      </w:r>
      <w:r w:rsidR="009E48D0" w:rsidRPr="004351D4">
        <w:rPr>
          <w:rFonts w:ascii="Times New Roman" w:hAnsi="Times New Roman" w:cs="Times New Roman"/>
        </w:rPr>
        <w:fldChar w:fldCharType="end"/>
      </w:r>
      <w:r w:rsidR="00ED49A8" w:rsidRPr="004351D4">
        <w:rPr>
          <w:rFonts w:ascii="Times New Roman" w:hAnsi="Times New Roman" w:cs="Times New Roman"/>
        </w:rPr>
        <w:t>.</w:t>
      </w:r>
      <w:r w:rsidR="00AB7F3E" w:rsidRPr="004351D4">
        <w:rPr>
          <w:rFonts w:ascii="Times New Roman" w:hAnsi="Times New Roman" w:cs="Times New Roman"/>
        </w:rPr>
        <w:t xml:space="preserve"> Language</w:t>
      </w:r>
      <w:r w:rsidR="00796FD9" w:rsidRPr="004351D4">
        <w:rPr>
          <w:rFonts w:ascii="Times New Roman" w:hAnsi="Times New Roman" w:cs="Times New Roman"/>
        </w:rPr>
        <w:t>s</w:t>
      </w:r>
      <w:r w:rsidR="00AB7F3E" w:rsidRPr="004351D4">
        <w:rPr>
          <w:rFonts w:ascii="Times New Roman" w:hAnsi="Times New Roman" w:cs="Times New Roman"/>
        </w:rPr>
        <w:t xml:space="preserve"> </w:t>
      </w:r>
      <w:r w:rsidR="00796FD9" w:rsidRPr="004351D4">
        <w:rPr>
          <w:rFonts w:ascii="Times New Roman" w:hAnsi="Times New Roman" w:cs="Times New Roman"/>
        </w:rPr>
        <w:t>are</w:t>
      </w:r>
      <w:r w:rsidRPr="004351D4">
        <w:rPr>
          <w:rFonts w:ascii="Times New Roman" w:hAnsi="Times New Roman" w:cs="Times New Roman"/>
        </w:rPr>
        <w:t xml:space="preserve"> </w:t>
      </w:r>
      <w:r w:rsidR="00AB7F3E" w:rsidRPr="004351D4">
        <w:rPr>
          <w:rFonts w:ascii="Times New Roman" w:hAnsi="Times New Roman" w:cs="Times New Roman"/>
        </w:rPr>
        <w:t xml:space="preserve">not only a product of speech but also </w:t>
      </w:r>
      <w:r w:rsidRPr="004351D4">
        <w:rPr>
          <w:rFonts w:ascii="Times New Roman" w:hAnsi="Times New Roman" w:cs="Times New Roman"/>
        </w:rPr>
        <w:t xml:space="preserve">an </w:t>
      </w:r>
      <w:r w:rsidR="00AB7F3E" w:rsidRPr="004351D4">
        <w:rPr>
          <w:rFonts w:ascii="Times New Roman" w:hAnsi="Times New Roman" w:cs="Times New Roman"/>
        </w:rPr>
        <w:t>express</w:t>
      </w:r>
      <w:r w:rsidRPr="004351D4">
        <w:rPr>
          <w:rFonts w:ascii="Times New Roman" w:hAnsi="Times New Roman" w:cs="Times New Roman"/>
        </w:rPr>
        <w:t>ion of</w:t>
      </w:r>
      <w:r w:rsidR="00AB7F3E" w:rsidRPr="004351D4">
        <w:rPr>
          <w:rFonts w:ascii="Times New Roman" w:hAnsi="Times New Roman" w:cs="Times New Roman"/>
        </w:rPr>
        <w:t xml:space="preserve"> </w:t>
      </w:r>
      <w:r w:rsidRPr="004351D4">
        <w:rPr>
          <w:rFonts w:ascii="Times New Roman" w:hAnsi="Times New Roman" w:cs="Times New Roman"/>
        </w:rPr>
        <w:t xml:space="preserve">human society’s </w:t>
      </w:r>
      <w:r w:rsidR="00EF51E2" w:rsidRPr="004351D4">
        <w:rPr>
          <w:rFonts w:ascii="Times New Roman" w:hAnsi="Times New Roman" w:cs="Times New Roman"/>
        </w:rPr>
        <w:t>cultural</w:t>
      </w:r>
      <w:r w:rsidR="00AB7F3E" w:rsidRPr="004351D4">
        <w:rPr>
          <w:rFonts w:ascii="Times New Roman" w:hAnsi="Times New Roman" w:cs="Times New Roman"/>
        </w:rPr>
        <w:t xml:space="preserve"> conventions</w:t>
      </w:r>
      <w:r w:rsidR="00146953" w:rsidRPr="004351D4">
        <w:rPr>
          <w:rFonts w:ascii="Times New Roman" w:hAnsi="Times New Roman" w:cs="Times New Roman"/>
        </w:rPr>
        <w:t xml:space="preserve"> </w:t>
      </w:r>
      <w:r w:rsidR="00146953" w:rsidRPr="004351D4">
        <w:rPr>
          <w:rFonts w:ascii="Times New Roman" w:hAnsi="Times New Roman" w:cs="Times New Roman"/>
        </w:rPr>
        <w:fldChar w:fldCharType="begin" w:fldLock="1"/>
      </w:r>
      <w:r w:rsidR="00146953" w:rsidRPr="004351D4">
        <w:rPr>
          <w:rFonts w:ascii="Times New Roman" w:hAnsi="Times New Roman" w:cs="Times New Roman"/>
        </w:rPr>
        <w:instrText>ADDIN CSL_CITATION { "citationItems" : [ { "id" : "ITEM-1", "itemData" : { "DOI" : "10.1007/s13398-014-0173-7.2", "ISBN" : "9780231157261", "ISSN" : "0717-6163", "PMID" : "15003161", "author" : [ { "dropping-particle" : "", "family" : "Saussure", "given" : "F", "non-dropping-particle" : "", "parse-names" : false, "suffix" : "" } ], "container-title" : "Peter Owen", "id" : "ITEM-1", "issued" : { "date-parts" : [ [ "1959" ] ] }, "title" : "Course in General Linguistics", "type" : "article" }, "uris" : [ "http://www.mendeley.com/documents/?uuid=e7c71eac-5513-4b0a-859a-06664e385946" ] } ], "mendeley" : { "formattedCitation" : "(Saussure, 1959)", "plainTextFormattedCitation" : "(Saussure, 1959)", "previouslyFormattedCitation" : "(Saussure, 1959)" }, "properties" : { "noteIndex" : 0 }, "schema" : "https://github.com/citation-style-language/schema/raw/master/csl-citation.json" }</w:instrText>
      </w:r>
      <w:r w:rsidR="00146953" w:rsidRPr="004351D4">
        <w:rPr>
          <w:rFonts w:ascii="Times New Roman" w:hAnsi="Times New Roman" w:cs="Times New Roman"/>
        </w:rPr>
        <w:fldChar w:fldCharType="separate"/>
      </w:r>
      <w:r w:rsidR="00146953" w:rsidRPr="004351D4">
        <w:rPr>
          <w:rFonts w:ascii="Times New Roman" w:hAnsi="Times New Roman" w:cs="Times New Roman"/>
          <w:noProof/>
        </w:rPr>
        <w:t>(Saussure, 1959)</w:t>
      </w:r>
      <w:r w:rsidR="00146953" w:rsidRPr="004351D4">
        <w:rPr>
          <w:rFonts w:ascii="Times New Roman" w:hAnsi="Times New Roman" w:cs="Times New Roman"/>
        </w:rPr>
        <w:fldChar w:fldCharType="end"/>
      </w:r>
      <w:r w:rsidR="00146953" w:rsidRPr="004351D4">
        <w:rPr>
          <w:rFonts w:ascii="Times New Roman" w:hAnsi="Times New Roman" w:cs="Times New Roman"/>
        </w:rPr>
        <w:t>.</w:t>
      </w:r>
      <w:r w:rsidR="00EF51E2" w:rsidRPr="004351D4">
        <w:rPr>
          <w:rFonts w:ascii="Times New Roman" w:hAnsi="Times New Roman" w:cs="Times New Roman"/>
        </w:rPr>
        <w:t xml:space="preserve"> </w:t>
      </w:r>
      <w:r w:rsidR="00D33F76" w:rsidRPr="004351D4">
        <w:rPr>
          <w:rFonts w:ascii="Times New Roman" w:hAnsi="Times New Roman" w:cs="Times New Roman"/>
        </w:rPr>
        <w:t>I</w:t>
      </w:r>
      <w:r w:rsidR="00D33F76" w:rsidRPr="004351D4">
        <w:rPr>
          <w:rFonts w:ascii="Times New Roman" w:hAnsi="Times New Roman" w:cs="Times New Roman"/>
        </w:rPr>
        <w:t>nterpreted in the languages</w:t>
      </w:r>
      <w:r w:rsidR="00D33F76" w:rsidRPr="004351D4">
        <w:rPr>
          <w:rFonts w:ascii="Times New Roman" w:hAnsi="Times New Roman" w:cs="Times New Roman"/>
        </w:rPr>
        <w:t>,</w:t>
      </w:r>
      <w:r w:rsidR="00D33F76" w:rsidRPr="004351D4">
        <w:rPr>
          <w:rFonts w:ascii="Times New Roman" w:hAnsi="Times New Roman" w:cs="Times New Roman"/>
        </w:rPr>
        <w:t xml:space="preserve"> </w:t>
      </w:r>
      <w:r w:rsidR="00D33F76" w:rsidRPr="004351D4">
        <w:rPr>
          <w:rFonts w:ascii="Times New Roman" w:hAnsi="Times New Roman" w:cs="Times New Roman"/>
        </w:rPr>
        <w:t>t</w:t>
      </w:r>
      <w:r w:rsidR="00796FD9" w:rsidRPr="004351D4">
        <w:rPr>
          <w:rFonts w:ascii="Times New Roman" w:hAnsi="Times New Roman" w:cs="Times New Roman"/>
        </w:rPr>
        <w:t xml:space="preserve">hese conventions interplay with human cognition, influence how people see themselves, </w:t>
      </w:r>
      <w:r w:rsidR="008A1FB6" w:rsidRPr="004351D4">
        <w:rPr>
          <w:rFonts w:ascii="Times New Roman" w:hAnsi="Times New Roman" w:cs="Times New Roman"/>
        </w:rPr>
        <w:t>other things</w:t>
      </w:r>
      <w:r w:rsidR="00796FD9" w:rsidRPr="004351D4">
        <w:rPr>
          <w:rFonts w:ascii="Times New Roman" w:hAnsi="Times New Roman" w:cs="Times New Roman"/>
        </w:rPr>
        <w:t xml:space="preserve">, individuals, and the society </w:t>
      </w:r>
      <w:r w:rsidR="00796FD9" w:rsidRPr="004351D4">
        <w:rPr>
          <w:rFonts w:ascii="Times New Roman" w:hAnsi="Times New Roman" w:cs="Times New Roman"/>
        </w:rPr>
        <w:fldChar w:fldCharType="begin" w:fldLock="1"/>
      </w:r>
      <w:r w:rsidR="00D33F76" w:rsidRPr="004351D4">
        <w:rPr>
          <w:rFonts w:ascii="Times New Roman" w:hAnsi="Times New Roman" w:cs="Times New Roman"/>
        </w:rPr>
        <w:instrText>ADDIN CSL_CITATION { "citationItems" : [ { "id" : "ITEM-1", "itemData" : { "ISBN" : "0631229159", "ISSN" : "0043-7956", "abstract" : "kinship", "author" : [ { "dropping-particle" : "", "family" : "Levi-Strauss", "given" : "Claude", "non-dropping-particle" : "", "parse-names" : false, "suffix" : "" } ], "container-title" : "Structural Anthropology", "id" : "ITEM-1", "issue" : "1958", "issued" : { "date-parts" : [ [ "1976" ] ] }, "page" : "31-54", "title" : "Structural Anthropology", "type" : "article" }, "uris" : [ "http://www.mendeley.com/documents/?uuid=58aa9519-4754-4c5d-bca2-9d1ba0e3e491" ] }, { "id" : "ITEM-2", "itemData" : { "DOI" : "10.1016/0304-422X(94)90011-6", "ISBN" : "0304-422X", "ISSN" : "0304422X", "abstract" : "Language has been viewed as a window on the mind. Language is also a window on culture. Through analyzing texts the interplay between human cognition and culture can be examined. Through analyzing texts cognitive similarities and differences across individuals, which serve as a basis for culture can be described. Through analyzing texts the impact of culture on individual behavior can be examined. In addition, such analyses can locate similarities and differences across cultures and changes within cultures. This paper explores the relative benefits for using content analysis and map analysis for extracting and analyzing culture given a series of texts. Content analysis has been the traditional textual analysis method used for examining culture. However, it is not theoretically grounded. In contrast, map analysis has received less use and is theoretically grounded in an understanding of human cognition. It is shown that under certain conditions map analysis subsumes content analysis. Researchers can thus use map analysis not only to extract and analyze culture but to examine the relationship between cognition and culture. Illustrative applications are drawn from four different studies. \u00a9 1994.", "author" : [ { "dropping-particle" : "", "family" : "Carley", "given" : "Kathleen", "non-dropping-particle" : "", "parse-names" : false, "suffix" : "" } ], "container-title" : "Poetics", "id" : "ITEM-2", "issue" : "4", "issued" : { "date-parts" : [ [ "1994" ] ] }, "page" : "291-312", "title" : "Extracting culture through textual analysis", "type" : "article-journal", "volume" : "22" }, "uris" : [ "http://www.mendeley.com/documents/?uuid=267874b6-f482-4b20-989a-13394e59f544" ] } ], "mendeley" : { "formattedCitation" : "(Carley, 1994; Levi-Strauss, 1976)", "plainTextFormattedCitation" : "(Carley, 1994; Levi-Strauss, 1976)", "previouslyFormattedCitation" : "(Levi-Strauss, 1976)" }, "properties" : { "noteIndex" : 0 }, "schema" : "https://github.com/citation-style-language/schema/raw/master/csl-citation.json" }</w:instrText>
      </w:r>
      <w:r w:rsidR="00796FD9" w:rsidRPr="004351D4">
        <w:rPr>
          <w:rFonts w:ascii="Times New Roman" w:hAnsi="Times New Roman" w:cs="Times New Roman"/>
        </w:rPr>
        <w:fldChar w:fldCharType="separate"/>
      </w:r>
      <w:r w:rsidR="00D33F76" w:rsidRPr="004351D4">
        <w:rPr>
          <w:rFonts w:ascii="Times New Roman" w:hAnsi="Times New Roman" w:cs="Times New Roman"/>
          <w:noProof/>
        </w:rPr>
        <w:t>(Carley, 1994; Levi-Strauss, 1976)</w:t>
      </w:r>
      <w:r w:rsidR="00796FD9" w:rsidRPr="004351D4">
        <w:rPr>
          <w:rFonts w:ascii="Times New Roman" w:hAnsi="Times New Roman" w:cs="Times New Roman"/>
        </w:rPr>
        <w:fldChar w:fldCharType="end"/>
      </w:r>
      <w:r w:rsidR="00796FD9" w:rsidRPr="004351D4">
        <w:rPr>
          <w:rFonts w:ascii="Times New Roman" w:hAnsi="Times New Roman" w:cs="Times New Roman"/>
        </w:rPr>
        <w:t>.</w:t>
      </w:r>
      <w:r w:rsidR="008B2FAD" w:rsidRPr="004351D4">
        <w:rPr>
          <w:rFonts w:ascii="Times New Roman" w:hAnsi="Times New Roman" w:cs="Times New Roman"/>
        </w:rPr>
        <w:t xml:space="preserve"> T</w:t>
      </w:r>
      <w:r w:rsidR="00942997" w:rsidRPr="004351D4">
        <w:rPr>
          <w:rFonts w:ascii="Times New Roman" w:hAnsi="Times New Roman" w:cs="Times New Roman"/>
        </w:rPr>
        <w:t>herefore, from the languages</w:t>
      </w:r>
      <w:r w:rsidR="00796FD9" w:rsidRPr="004351D4">
        <w:rPr>
          <w:rFonts w:ascii="Times New Roman" w:hAnsi="Times New Roman" w:cs="Times New Roman"/>
        </w:rPr>
        <w:t xml:space="preserve">, human behaviors and </w:t>
      </w:r>
      <w:r w:rsidR="008B2FAD" w:rsidRPr="004351D4">
        <w:rPr>
          <w:rFonts w:ascii="Times New Roman" w:hAnsi="Times New Roman" w:cs="Times New Roman"/>
        </w:rPr>
        <w:t>the</w:t>
      </w:r>
      <w:r w:rsidR="00942997" w:rsidRPr="004351D4">
        <w:rPr>
          <w:rFonts w:ascii="Times New Roman" w:hAnsi="Times New Roman" w:cs="Times New Roman"/>
        </w:rPr>
        <w:t xml:space="preserve"> </w:t>
      </w:r>
      <w:r w:rsidR="00796FD9" w:rsidRPr="004351D4">
        <w:rPr>
          <w:rFonts w:ascii="Times New Roman" w:hAnsi="Times New Roman" w:cs="Times New Roman"/>
        </w:rPr>
        <w:t xml:space="preserve">social facts can be observed </w:t>
      </w:r>
      <w:r w:rsidR="00796FD9" w:rsidRPr="004351D4">
        <w:rPr>
          <w:rFonts w:ascii="Times New Roman" w:hAnsi="Times New Roman" w:cs="Times New Roman"/>
        </w:rPr>
        <w:fldChar w:fldCharType="begin" w:fldLock="1"/>
      </w:r>
      <w:r w:rsidR="00796FD9" w:rsidRPr="004351D4">
        <w:rPr>
          <w:rFonts w:ascii="Times New Roman" w:hAnsi="Times New Roman" w:cs="Times New Roman"/>
        </w:rPr>
        <w:instrText>ADDIN CSL_CITATION { "citationItems" : [ { "id" : "ITEM-1", "itemData" : { "DOI" : "10.1007/s13398-014-0173-7.2", "ISBN" : "9780231157261", "ISSN" : "0717-6163", "PMID" : "15003161", "author" : [ { "dropping-particle" : "", "family" : "Saussure", "given" : "F", "non-dropping-particle" : "", "parse-names" : false, "suffix" : "" } ], "container-title" : "Peter Owen", "id" : "ITEM-1", "issued" : { "date-parts" : [ [ "1959" ] ] }, "title" : "Course in General Linguistics", "type" : "article" }, "uris" : [ "http://www.mendeley.com/documents/?uuid=e7c71eac-5513-4b0a-859a-06664e385946" ] } ], "mendeley" : { "formattedCitation" : "(Saussure, 1959)", "plainTextFormattedCitation" : "(Saussure, 1959)", "previouslyFormattedCitation" : "(Saussure, 1959)" }, "properties" : { "noteIndex" : 0 }, "schema" : "https://github.com/citation-style-language/schema/raw/master/csl-citation.json" }</w:instrText>
      </w:r>
      <w:r w:rsidR="00796FD9" w:rsidRPr="004351D4">
        <w:rPr>
          <w:rFonts w:ascii="Times New Roman" w:hAnsi="Times New Roman" w:cs="Times New Roman"/>
        </w:rPr>
        <w:fldChar w:fldCharType="separate"/>
      </w:r>
      <w:r w:rsidR="00796FD9" w:rsidRPr="004351D4">
        <w:rPr>
          <w:rFonts w:ascii="Times New Roman" w:hAnsi="Times New Roman" w:cs="Times New Roman"/>
          <w:noProof/>
        </w:rPr>
        <w:t>(Saussure, 1959)</w:t>
      </w:r>
      <w:r w:rsidR="00796FD9" w:rsidRPr="004351D4">
        <w:rPr>
          <w:rFonts w:ascii="Times New Roman" w:hAnsi="Times New Roman" w:cs="Times New Roman"/>
        </w:rPr>
        <w:fldChar w:fldCharType="end"/>
      </w:r>
      <w:r w:rsidR="00796FD9" w:rsidRPr="004351D4">
        <w:rPr>
          <w:rFonts w:ascii="Times New Roman" w:hAnsi="Times New Roman" w:cs="Times New Roman"/>
        </w:rPr>
        <w:t xml:space="preserve">. </w:t>
      </w:r>
      <w:r w:rsidR="00DF749C" w:rsidRPr="004351D4">
        <w:rPr>
          <w:rFonts w:ascii="Times New Roman" w:hAnsi="Times New Roman" w:cs="Times New Roman"/>
        </w:rPr>
        <w:t>This</w:t>
      </w:r>
      <w:r w:rsidR="00942997" w:rsidRPr="004351D4">
        <w:rPr>
          <w:rFonts w:ascii="Times New Roman" w:hAnsi="Times New Roman" w:cs="Times New Roman"/>
        </w:rPr>
        <w:t xml:space="preserve"> observation can </w:t>
      </w:r>
      <w:r w:rsidR="00DF749C" w:rsidRPr="004351D4">
        <w:rPr>
          <w:rFonts w:ascii="Times New Roman" w:hAnsi="Times New Roman" w:cs="Times New Roman"/>
        </w:rPr>
        <w:t xml:space="preserve">also </w:t>
      </w:r>
      <w:r w:rsidR="00942997" w:rsidRPr="004351D4">
        <w:rPr>
          <w:rFonts w:ascii="Times New Roman" w:hAnsi="Times New Roman" w:cs="Times New Roman"/>
        </w:rPr>
        <w:t xml:space="preserve">go beyond tangible </w:t>
      </w:r>
      <w:r w:rsidR="00DF749C" w:rsidRPr="004351D4">
        <w:rPr>
          <w:rFonts w:ascii="Times New Roman" w:hAnsi="Times New Roman" w:cs="Times New Roman"/>
        </w:rPr>
        <w:t>realities</w:t>
      </w:r>
      <w:r w:rsidR="00942997" w:rsidRPr="004351D4">
        <w:rPr>
          <w:rFonts w:ascii="Times New Roman" w:hAnsi="Times New Roman" w:cs="Times New Roman"/>
        </w:rPr>
        <w:t xml:space="preserve">. </w:t>
      </w:r>
      <w:r w:rsidR="00EF51E2" w:rsidRPr="004351D4">
        <w:rPr>
          <w:rFonts w:ascii="Times New Roman" w:hAnsi="Times New Roman" w:cs="Times New Roman"/>
        </w:rPr>
        <w:t xml:space="preserve">Through law, </w:t>
      </w:r>
      <w:r w:rsidR="00F53489" w:rsidRPr="004351D4">
        <w:rPr>
          <w:rFonts w:ascii="Times New Roman" w:hAnsi="Times New Roman" w:cs="Times New Roman"/>
        </w:rPr>
        <w:t xml:space="preserve">myth, </w:t>
      </w:r>
      <w:r w:rsidR="00986877" w:rsidRPr="004351D4">
        <w:rPr>
          <w:rFonts w:ascii="Times New Roman" w:hAnsi="Times New Roman" w:cs="Times New Roman"/>
        </w:rPr>
        <w:t xml:space="preserve">and other </w:t>
      </w:r>
      <w:r w:rsidR="00942997" w:rsidRPr="004351D4">
        <w:rPr>
          <w:rFonts w:ascii="Times New Roman" w:hAnsi="Times New Roman" w:cs="Times New Roman"/>
        </w:rPr>
        <w:t xml:space="preserve">linguistic </w:t>
      </w:r>
      <w:r w:rsidR="00EF51E2" w:rsidRPr="004351D4">
        <w:rPr>
          <w:rFonts w:ascii="Times New Roman" w:hAnsi="Times New Roman" w:cs="Times New Roman"/>
        </w:rPr>
        <w:t>product</w:t>
      </w:r>
      <w:r w:rsidR="00942997" w:rsidRPr="004351D4">
        <w:rPr>
          <w:rFonts w:ascii="Times New Roman" w:hAnsi="Times New Roman" w:cs="Times New Roman"/>
        </w:rPr>
        <w:t>s</w:t>
      </w:r>
      <w:r w:rsidR="00EF51E2" w:rsidRPr="004351D4">
        <w:rPr>
          <w:rFonts w:ascii="Times New Roman" w:hAnsi="Times New Roman" w:cs="Times New Roman"/>
        </w:rPr>
        <w:t xml:space="preserve">, </w:t>
      </w:r>
      <w:r w:rsidR="00942997" w:rsidRPr="004351D4">
        <w:rPr>
          <w:rFonts w:ascii="Times New Roman" w:hAnsi="Times New Roman" w:cs="Times New Roman"/>
        </w:rPr>
        <w:t xml:space="preserve">attitudes of people, values of a society, and cultural structures behind all </w:t>
      </w:r>
      <w:r w:rsidR="00A63D61" w:rsidRPr="004351D4">
        <w:rPr>
          <w:rFonts w:ascii="Times New Roman" w:hAnsi="Times New Roman" w:cs="Times New Roman"/>
        </w:rPr>
        <w:t xml:space="preserve">the tangibles and intangibles </w:t>
      </w:r>
      <w:r w:rsidR="00942997" w:rsidRPr="004351D4">
        <w:rPr>
          <w:rFonts w:ascii="Times New Roman" w:hAnsi="Times New Roman" w:cs="Times New Roman"/>
        </w:rPr>
        <w:t>can be examined.</w:t>
      </w:r>
      <w:r w:rsidR="00473D42" w:rsidRPr="004351D4">
        <w:rPr>
          <w:rFonts w:ascii="Times New Roman" w:hAnsi="Times New Roman" w:cs="Times New Roman"/>
        </w:rPr>
        <w:t xml:space="preserve"> </w:t>
      </w:r>
      <w:r w:rsidR="00942997" w:rsidRPr="004351D4">
        <w:rPr>
          <w:rFonts w:ascii="Times New Roman" w:hAnsi="Times New Roman" w:cs="Times New Roman"/>
        </w:rPr>
        <w:t>R</w:t>
      </w:r>
      <w:r w:rsidR="00986877" w:rsidRPr="004351D4">
        <w:rPr>
          <w:rFonts w:ascii="Times New Roman" w:hAnsi="Times New Roman" w:cs="Times New Roman"/>
        </w:rPr>
        <w:t>esearchers analyze</w:t>
      </w:r>
      <w:r w:rsidR="00942997" w:rsidRPr="004351D4">
        <w:rPr>
          <w:rFonts w:ascii="Times New Roman" w:hAnsi="Times New Roman" w:cs="Times New Roman"/>
        </w:rPr>
        <w:t>d</w:t>
      </w:r>
      <w:r w:rsidR="00986877" w:rsidRPr="004351D4">
        <w:rPr>
          <w:rFonts w:ascii="Times New Roman" w:hAnsi="Times New Roman" w:cs="Times New Roman"/>
        </w:rPr>
        <w:t xml:space="preserve"> l</w:t>
      </w:r>
      <w:r w:rsidR="00942997" w:rsidRPr="004351D4">
        <w:rPr>
          <w:rFonts w:ascii="Times New Roman" w:hAnsi="Times New Roman" w:cs="Times New Roman"/>
        </w:rPr>
        <w:t xml:space="preserve">inguistic patterns to inspect human </w:t>
      </w:r>
      <w:r w:rsidR="00986877" w:rsidRPr="004351D4">
        <w:rPr>
          <w:rFonts w:ascii="Times New Roman" w:hAnsi="Times New Roman" w:cs="Times New Roman"/>
        </w:rPr>
        <w:t xml:space="preserve">conceptual thoughts </w:t>
      </w:r>
      <w:r w:rsidR="00986877" w:rsidRPr="004351D4">
        <w:rPr>
          <w:rFonts w:ascii="Times New Roman" w:hAnsi="Times New Roman" w:cs="Times New Roman"/>
        </w:rPr>
        <w:fldChar w:fldCharType="begin" w:fldLock="1"/>
      </w:r>
      <w:r w:rsidR="00986877" w:rsidRPr="004351D4">
        <w:rPr>
          <w:rFonts w:ascii="Times New Roman" w:hAnsi="Times New Roman" w:cs="Times New Roman"/>
        </w:rPr>
        <w:instrText>ADDIN CSL_CITATION { "citationItems" : [ { "id" : "ITEM-1", "itemData" : { "author" : [ { "dropping-particle" : "", "family" : "Lakoff", "given" : "George", "non-dropping-particle" : "", "parse-names" : false, "suffix" : "" }, { "dropping-particle" : "", "family" : "Johnson", "given" : "Mark", "non-dropping-particle" : "", "parse-names" : false, "suffix" : "" } ], "id" : "ITEM-1", "issue" : "8", "issued" : { "date-parts" : [ [ "1980" ] ] }, "page" : "453-486", "title" : "Conceptual Metaphor in Everyday Language", "type" : "article-journal", "volume" : "77" }, "uris" : [ "http://www.mendeley.com/documents/?uuid=bf317fdb-5f56-42cb-8820-ba57aa202f0a" ] }, { "id" : "ITEM-2", "itemData" : { "author" : [ { "dropping-particle" : "", "family" : "Raymond W. Gibbs", "given" : "", "non-dropping-particle" : "", "parse-names" : false, "suffix" : "" } ], "id" : "ITEM-2", "issued" : { "date-parts" : [ [ "1994" ] ] }, "title" : "The Poetics of Mind: Figurative Thought, Language, and Understanding", "type" : "book" }, "uris" : [ "http://www.mendeley.com/documents/?uuid=e89585bc-fd24-3e6a-83ed-fe8c23dac0ed" ] } ], "mendeley" : { "formattedCitation" : "(Lakoff &amp; Johnson, 1980; Raymond W. Gibbs, 1994)", "plainTextFormattedCitation" : "(Lakoff &amp; Johnson, 1980; Raymond W. Gibbs, 1994)", "previouslyFormattedCitation" : "(Lakoff &amp; Johnson, 1980; Raymond W. Gibbs, 1994)" }, "properties" : { "noteIndex" : 0 }, "schema" : "https://github.com/citation-style-language/schema/raw/master/csl-citation.json" }</w:instrText>
      </w:r>
      <w:r w:rsidR="00986877" w:rsidRPr="004351D4">
        <w:rPr>
          <w:rFonts w:ascii="Times New Roman" w:hAnsi="Times New Roman" w:cs="Times New Roman"/>
        </w:rPr>
        <w:fldChar w:fldCharType="separate"/>
      </w:r>
      <w:r w:rsidR="00986877" w:rsidRPr="004351D4">
        <w:rPr>
          <w:rFonts w:ascii="Times New Roman" w:hAnsi="Times New Roman" w:cs="Times New Roman"/>
          <w:noProof/>
        </w:rPr>
        <w:t>(Lakoff &amp; Johnson, 1980; Raymond W. Gibbs, 1994)</w:t>
      </w:r>
      <w:r w:rsidR="00986877" w:rsidRPr="004351D4">
        <w:rPr>
          <w:rFonts w:ascii="Times New Roman" w:hAnsi="Times New Roman" w:cs="Times New Roman"/>
        </w:rPr>
        <w:fldChar w:fldCharType="end"/>
      </w:r>
      <w:r w:rsidR="00D847EA" w:rsidRPr="004351D4">
        <w:rPr>
          <w:rFonts w:ascii="Times New Roman" w:hAnsi="Times New Roman" w:cs="Times New Roman"/>
        </w:rPr>
        <w:t xml:space="preserve"> and answer social questions </w:t>
      </w:r>
      <w:r w:rsidR="00D847EA" w:rsidRPr="004351D4">
        <w:rPr>
          <w:rFonts w:ascii="Times New Roman" w:hAnsi="Times New Roman" w:cs="Times New Roman"/>
        </w:rPr>
        <w:fldChar w:fldCharType="begin" w:fldLock="1"/>
      </w:r>
      <w:r w:rsidR="00D847EA" w:rsidRPr="004351D4">
        <w:rPr>
          <w:rFonts w:ascii="Times New Roman" w:hAnsi="Times New Roman" w:cs="Times New Roman"/>
        </w:rPr>
        <w:instrText>ADDIN CSL_CITATION { "citationItems" : [ { "id" : "ITEM-1", "itemData" : { "DOI" : "10.1146/annurev-soc-081715-074206", "ISBN" : "0360-0572", "ISSN" : "0360-0572", "abstract" : "More of the social world lives within electronic text than ever before, from collective activity on the web, social media, and instant messaging to online transactions, government intelligence, and digitized libraries. This supply of text has elicited demand for natural language processing and machine learning tools to filter, search, and translate text into valuable data. We survey some of the most exciting computational approaches to text analysis, highlighting both supervised methods that extend old theories to new data and unsupervised techniques that discover hidden regularities worth theorizing. We then review recent research that uses these tools to develop social insight by exploring (a) collective attention and reasoning through the content of communication; (b) social relationships through the process of communication; and (c) social states, roles, and moves identified through heterogeneous signals within communication.We highlight social questions for which these advances could offer powerful new insight.", "author" : [ { "dropping-particle" : "", "family" : "Evans", "given" : "James A.", "non-dropping-particle" : "", "parse-names" : false, "suffix" : "" }, { "dropping-particle" : "", "family" : "Aceves", "given" : "Pedro", "non-dropping-particle" : "", "parse-names" : false, "suffix" : "" } ], "container-title" : "Annual Review of Sociology", "id" : "ITEM-1", "issue" : "1", "issued" : { "date-parts" : [ [ "2016" ] ] }, "page" : "21-50", "title" : "Machine Translation: Mining Text for Social Theory", "type" : "article-journal", "volume" : "42" }, "uris" : [ "http://www.mendeley.com/documents/?uuid=1ad1a032-fba0-4a2d-a757-d3301722eae7" ] } ], "mendeley" : { "formattedCitation" : "(Evans &amp; Aceves, 2016)", "plainTextFormattedCitation" : "(Evans &amp; Aceves, 2016)", "previouslyFormattedCitation" : "(Evans &amp; Aceves, 2016)" }, "properties" : { "noteIndex" : 0 }, "schema" : "https://github.com/citation-style-language/schema/raw/master/csl-citation.json" }</w:instrText>
      </w:r>
      <w:r w:rsidR="00D847EA" w:rsidRPr="004351D4">
        <w:rPr>
          <w:rFonts w:ascii="Times New Roman" w:hAnsi="Times New Roman" w:cs="Times New Roman"/>
        </w:rPr>
        <w:fldChar w:fldCharType="separate"/>
      </w:r>
      <w:r w:rsidR="00D847EA" w:rsidRPr="004351D4">
        <w:rPr>
          <w:rFonts w:ascii="Times New Roman" w:hAnsi="Times New Roman" w:cs="Times New Roman"/>
          <w:noProof/>
        </w:rPr>
        <w:t>(Evans &amp; Aceves, 2016)</w:t>
      </w:r>
      <w:r w:rsidR="00D847EA" w:rsidRPr="004351D4">
        <w:rPr>
          <w:rFonts w:ascii="Times New Roman" w:hAnsi="Times New Roman" w:cs="Times New Roman"/>
        </w:rPr>
        <w:fldChar w:fldCharType="end"/>
      </w:r>
      <w:r w:rsidR="00D847EA" w:rsidRPr="004351D4">
        <w:rPr>
          <w:rFonts w:ascii="Times New Roman" w:hAnsi="Times New Roman" w:cs="Times New Roman"/>
        </w:rPr>
        <w:t xml:space="preserve">. </w:t>
      </w:r>
      <w:r w:rsidR="00EA3031" w:rsidRPr="004351D4">
        <w:rPr>
          <w:rFonts w:ascii="Times New Roman" w:hAnsi="Times New Roman" w:cs="Times New Roman"/>
        </w:rPr>
        <w:t xml:space="preserve">At </w:t>
      </w:r>
      <w:r w:rsidR="00D847EA" w:rsidRPr="004351D4">
        <w:rPr>
          <w:rFonts w:ascii="Times New Roman" w:hAnsi="Times New Roman" w:cs="Times New Roman"/>
        </w:rPr>
        <w:t>a macro level, scholars</w:t>
      </w:r>
      <w:r w:rsidR="00EA3031" w:rsidRPr="004351D4">
        <w:rPr>
          <w:rFonts w:ascii="Times New Roman" w:hAnsi="Times New Roman" w:cs="Times New Roman"/>
        </w:rPr>
        <w:t xml:space="preserve"> detect cultural, linguistics, and technology trends in a society </w:t>
      </w:r>
      <w:r w:rsidR="00EA3031" w:rsidRPr="004351D4">
        <w:rPr>
          <w:rFonts w:ascii="Times New Roman" w:hAnsi="Times New Roman" w:cs="Times New Roman"/>
        </w:rPr>
        <w:fldChar w:fldCharType="begin" w:fldLock="1"/>
      </w:r>
      <w:r w:rsidR="00EA3031" w:rsidRPr="004351D4">
        <w:rPr>
          <w:rFonts w:ascii="Times New Roman" w:hAnsi="Times New Roman" w:cs="Times New Roman"/>
        </w:rPr>
        <w:instrText>ADDIN CSL_CITATION { "citationItems" : [ { "id" : "ITEM-1", "itemData" : { "DOI" : "10.1126/science.1199644", "ISBN" : "1095-9203 (Electronic)\\r0036-8075 (Linking)", "ISSN" : "0036-8075", "PMID" : "21163965", "abstract" : "We constructed a corpus of digitized texts containing about 4% of all books ever printed. Analysis of this corpus enables us to investigate cultural trends quantitatively. We survey the vast terrain of \u2018culturomics,\u2019 focusing on linguistic and cultural phenomena that were reflected in the English language between 1800 and 2000. We show how this approach can provide insights about fields as diverse as lexicography, the evolution of grammar, collective memory, the adoption of technology, the pursuit of fame, censorship, and historical epidemiology. Culturomics extends the boundaries of rigorous quantitative inquiry to a wide array of new phenomena spanning the social sciences and the humanities.\\nLinguistic and cultural changes are revealed through the analyses of words appearing in books.\\nLinguistic and cultural changes are revealed through the analyses of words appearing in books.", "author" : [ { "dropping-particle" : "", "family" : "Michel", "given" : "Jean-Baptiste", "non-dropping-particle" : "", "parse-names" : false, "suffix" : "" } ], "container-title" : "Science", "id" : "ITEM-1", "issue" : "6014", "issued" : { "date-parts" : [ [ "2011" ] ] }, "page" : "176-182", "title" : "Quantitative Analysis of Culture Using Millions of Digitzed Books", "type" : "article-journal", "volume" : "331" }, "uris" : [ "http://www.mendeley.com/documents/?uuid=5fb21ee2-fb1b-42ab-9237-bf4a06bc2d88" ] } ], "mendeley" : { "formattedCitation" : "(Michel, 2011)", "plainTextFormattedCitation" : "(Michel, 2011)", "previouslyFormattedCitation" : "(Michel, 2011)" }, "properties" : { "noteIndex" : 0 }, "schema" : "https://github.com/citation-style-language/schema/raw/master/csl-citation.json" }</w:instrText>
      </w:r>
      <w:r w:rsidR="00EA3031" w:rsidRPr="004351D4">
        <w:rPr>
          <w:rFonts w:ascii="Times New Roman" w:hAnsi="Times New Roman" w:cs="Times New Roman"/>
        </w:rPr>
        <w:fldChar w:fldCharType="separate"/>
      </w:r>
      <w:r w:rsidR="00EA3031" w:rsidRPr="004351D4">
        <w:rPr>
          <w:rFonts w:ascii="Times New Roman" w:hAnsi="Times New Roman" w:cs="Times New Roman"/>
          <w:noProof/>
        </w:rPr>
        <w:t>(Michel, 2011)</w:t>
      </w:r>
      <w:r w:rsidR="00EA3031" w:rsidRPr="004351D4">
        <w:rPr>
          <w:rFonts w:ascii="Times New Roman" w:hAnsi="Times New Roman" w:cs="Times New Roman"/>
        </w:rPr>
        <w:fldChar w:fldCharType="end"/>
      </w:r>
      <w:r w:rsidR="00EA3031" w:rsidRPr="004351D4">
        <w:rPr>
          <w:rFonts w:ascii="Times New Roman" w:hAnsi="Times New Roman" w:cs="Times New Roman"/>
        </w:rPr>
        <w:t xml:space="preserve">; at </w:t>
      </w:r>
      <w:r w:rsidR="00D847EA" w:rsidRPr="004351D4">
        <w:rPr>
          <w:rFonts w:ascii="Times New Roman" w:hAnsi="Times New Roman" w:cs="Times New Roman"/>
        </w:rPr>
        <w:t>a micro level, they</w:t>
      </w:r>
      <w:r w:rsidR="00EA3031" w:rsidRPr="004351D4">
        <w:rPr>
          <w:rFonts w:ascii="Times New Roman" w:hAnsi="Times New Roman" w:cs="Times New Roman"/>
        </w:rPr>
        <w:t xml:space="preserve"> identify individual opinions </w:t>
      </w:r>
      <w:r w:rsidR="00234D67" w:rsidRPr="004351D4">
        <w:rPr>
          <w:rFonts w:ascii="Times New Roman" w:hAnsi="Times New Roman" w:cs="Times New Roman"/>
        </w:rPr>
        <w:fldChar w:fldCharType="begin" w:fldLock="1"/>
      </w:r>
      <w:r w:rsidR="00234D67" w:rsidRPr="004351D4">
        <w:rPr>
          <w:rFonts w:ascii="Times New Roman" w:hAnsi="Times New Roman" w:cs="Times New Roman"/>
        </w:rPr>
        <w:instrText>ADDIN CSL_CITATION { "citationItems" : [ { "id" : "ITEM-1", "itemData" : { "DOI" : "10.1561/1500000011", "ISBN" : "1601981503", "ISSN" : "1554-0669", "PMID" : "191", "abstract" : "An important part of our information-gathering behavior has always been to fi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first-class object. This survey covers techniques and approaches that promise to directly enable opinion-oriented information-seeking systems. Our focus is on methods that seek to address the new challenges raised by sentiment-aware applications, as compared to those that are already present in more traditional fact-based analysis. We include material on summarization of evaluative text and on broader issues regarding privacy, manipulation, and economic impact that the development of opinion-oriented information-access services gives rise to. To facilitate future work, a discussion of available resources, benchmark datasets, and evaluation campaigns is also provided.", "author" : [ { "dropping-particle" : "", "family" : "Pang", "given" : "Bo", "non-dropping-particle" : "", "parse-names" : false, "suffix" : "" }, { "dropping-particle" : "", "family" : "Lee", "given" : "Lillian", "non-dropping-particle" : "", "parse-names" : false, "suffix" : "" } ], "container-title" : "Foundations and Trends\u00ae in Information Retrieval", "id" : "ITEM-1", "issue" : "1\u20132", "issued" : { "date-parts" : [ [ "2008" ] ] }, "number-of-pages" : "1-135", "title" : "Opinion Mining and Sentiment Analysis", "type" : "book", "volume" : "2" }, "uris" : [ "http://www.mendeley.com/documents/?uuid=053367d4-1dd1-435d-ad42-52a1ff098097" ] } ], "mendeley" : { "formattedCitation" : "(Pang &amp; Lee, 2008)", "plainTextFormattedCitation" : "(Pang &amp; Lee, 2008)", "previouslyFormattedCitation" : "(Pang &amp; Lee, 2008)" }, "properties" : { "noteIndex" : 0 }, "schema" : "https://github.com/citation-style-language/schema/raw/master/csl-citation.json" }</w:instrText>
      </w:r>
      <w:r w:rsidR="00234D67" w:rsidRPr="004351D4">
        <w:rPr>
          <w:rFonts w:ascii="Times New Roman" w:hAnsi="Times New Roman" w:cs="Times New Roman"/>
        </w:rPr>
        <w:fldChar w:fldCharType="separate"/>
      </w:r>
      <w:r w:rsidR="00234D67" w:rsidRPr="004351D4">
        <w:rPr>
          <w:rFonts w:ascii="Times New Roman" w:hAnsi="Times New Roman" w:cs="Times New Roman"/>
          <w:noProof/>
        </w:rPr>
        <w:t>(Pang &amp; Lee, 2008)</w:t>
      </w:r>
      <w:r w:rsidR="00234D67" w:rsidRPr="004351D4">
        <w:rPr>
          <w:rFonts w:ascii="Times New Roman" w:hAnsi="Times New Roman" w:cs="Times New Roman"/>
        </w:rPr>
        <w:fldChar w:fldCharType="end"/>
      </w:r>
      <w:r w:rsidR="00610276" w:rsidRPr="004351D4">
        <w:rPr>
          <w:rFonts w:ascii="Times New Roman" w:hAnsi="Times New Roman" w:cs="Times New Roman"/>
        </w:rPr>
        <w:t xml:space="preserve"> perhaps </w:t>
      </w:r>
      <w:r w:rsidR="00B236F8" w:rsidRPr="004351D4">
        <w:rPr>
          <w:rFonts w:ascii="Times New Roman" w:hAnsi="Times New Roman" w:cs="Times New Roman"/>
        </w:rPr>
        <w:t xml:space="preserve">from </w:t>
      </w:r>
      <w:r w:rsidR="00610276" w:rsidRPr="004351D4">
        <w:rPr>
          <w:rFonts w:ascii="Times New Roman" w:hAnsi="Times New Roman" w:cs="Times New Roman"/>
        </w:rPr>
        <w:t xml:space="preserve">on-line posts for </w:t>
      </w:r>
      <w:r w:rsidR="009B140B" w:rsidRPr="004351D4">
        <w:rPr>
          <w:rFonts w:ascii="Times New Roman" w:hAnsi="Times New Roman" w:cs="Times New Roman"/>
        </w:rPr>
        <w:t>a stance</w:t>
      </w:r>
      <w:r w:rsidR="00610276" w:rsidRPr="004351D4">
        <w:rPr>
          <w:rFonts w:ascii="Times New Roman" w:hAnsi="Times New Roman" w:cs="Times New Roman"/>
        </w:rPr>
        <w:t xml:space="preserve"> in a debate </w:t>
      </w:r>
      <w:r w:rsidR="00610276" w:rsidRPr="004351D4">
        <w:rPr>
          <w:rFonts w:ascii="Times New Roman" w:hAnsi="Times New Roman" w:cs="Times New Roman"/>
        </w:rPr>
        <w:fldChar w:fldCharType="begin" w:fldLock="1"/>
      </w:r>
      <w:r w:rsidR="004714B8" w:rsidRPr="004351D4">
        <w:rPr>
          <w:rFonts w:ascii="Times New Roman" w:hAnsi="Times New Roman" w:cs="Times New Roman"/>
        </w:rPr>
        <w:instrText>ADDIN CSL_CITATION { "citationItems" : [ { "id" : "ITEM-1", "itemData" : { "abstract" : "A growing body of work has highlighted the challenges of identifying the stance a speaker holds towards a particular topic, a task that in- volves identifying a holistic subjective dispo- sition. We examine stance classification on a corpus of 4873 posts across 14 topics on ConvinceMe.net, ranging from the playful to the ideological. We show that ideological de- bates feature a greater share of rebuttal posts, and that rebuttal posts are significantly harder to classify for stance, for both humans and trained classifiers. We also demonstrate that the number of subjective expressions varies across debates, a fact correlated with the per- formance of systems sensitive to sentiment- bearing terms. We present results for iden- tifing rebuttals with 63% accuracy, and for identifying stance on a per topic basis that range from 54% to 69%, as compared to un- igram baselines that vary between 49% and 60%. Our results suggest that methods that take into account the dialogic context of such posts might be fruitful. 1", "author" : [ { "dropping-particle" : "", "family" : "P Anand, M Walker", "given" : "R Abbott", "non-dropping-particle" : "", "parse-names" : false, "suffix" : "" } ], "id" : "ITEM-1", "issued" : { "date-parts" : [ [ "2011" ] ] }, "title" : "Cats rule and dogs drool!: Classifying stance in online debate", "type" : "article-journal" }, "uris" : [ "http://www.mendeley.com/documents/?uuid=3bb12648-dd14-47b0-8191-c7e5f44d3fb7" ] } ], "mendeley" : { "formattedCitation" : "(P Anand, M Walker, 2011)", "plainTextFormattedCitation" : "(P Anand, M Walker, 2011)", "previouslyFormattedCitation" : "(P Anand, M Walker, 2011)" }, "properties" : { "noteIndex" : 0 }, "schema" : "https://github.com/citation-style-language/schema/raw/master/csl-citation.json" }</w:instrText>
      </w:r>
      <w:r w:rsidR="00610276" w:rsidRPr="004351D4">
        <w:rPr>
          <w:rFonts w:ascii="Times New Roman" w:hAnsi="Times New Roman" w:cs="Times New Roman"/>
        </w:rPr>
        <w:fldChar w:fldCharType="separate"/>
      </w:r>
      <w:r w:rsidR="00610276" w:rsidRPr="004351D4">
        <w:rPr>
          <w:rFonts w:ascii="Times New Roman" w:hAnsi="Times New Roman" w:cs="Times New Roman"/>
          <w:noProof/>
        </w:rPr>
        <w:t>(P Anand, M Walker, 2011)</w:t>
      </w:r>
      <w:r w:rsidR="00610276" w:rsidRPr="004351D4">
        <w:rPr>
          <w:rFonts w:ascii="Times New Roman" w:hAnsi="Times New Roman" w:cs="Times New Roman"/>
        </w:rPr>
        <w:fldChar w:fldCharType="end"/>
      </w:r>
      <w:r w:rsidR="003C04E8" w:rsidRPr="004351D4">
        <w:rPr>
          <w:rFonts w:ascii="Times New Roman" w:hAnsi="Times New Roman" w:cs="Times New Roman"/>
        </w:rPr>
        <w:t xml:space="preserve"> and</w:t>
      </w:r>
      <w:r w:rsidR="00D847EA" w:rsidRPr="004351D4">
        <w:rPr>
          <w:rFonts w:ascii="Times New Roman" w:hAnsi="Times New Roman" w:cs="Times New Roman"/>
        </w:rPr>
        <w:t xml:space="preserve"> </w:t>
      </w:r>
      <w:r w:rsidR="00B236F8" w:rsidRPr="004351D4">
        <w:rPr>
          <w:rFonts w:ascii="Times New Roman" w:hAnsi="Times New Roman" w:cs="Times New Roman"/>
        </w:rPr>
        <w:t xml:space="preserve">from </w:t>
      </w:r>
      <w:r w:rsidR="00610276" w:rsidRPr="004351D4">
        <w:rPr>
          <w:rFonts w:ascii="Times New Roman" w:hAnsi="Times New Roman" w:cs="Times New Roman"/>
        </w:rPr>
        <w:t xml:space="preserve">customer comments for </w:t>
      </w:r>
      <w:r w:rsidR="006D085E" w:rsidRPr="004351D4">
        <w:rPr>
          <w:rFonts w:ascii="Times New Roman" w:hAnsi="Times New Roman" w:cs="Times New Roman"/>
        </w:rPr>
        <w:t xml:space="preserve">features of </w:t>
      </w:r>
      <w:r w:rsidR="00473D42" w:rsidRPr="004351D4">
        <w:rPr>
          <w:rFonts w:ascii="Times New Roman" w:hAnsi="Times New Roman" w:cs="Times New Roman"/>
        </w:rPr>
        <w:t>a</w:t>
      </w:r>
      <w:r w:rsidR="00D847EA" w:rsidRPr="004351D4">
        <w:rPr>
          <w:rFonts w:ascii="Times New Roman" w:hAnsi="Times New Roman" w:cs="Times New Roman"/>
        </w:rPr>
        <w:t xml:space="preserve"> </w:t>
      </w:r>
      <w:r w:rsidR="00610276" w:rsidRPr="004351D4">
        <w:rPr>
          <w:rFonts w:ascii="Times New Roman" w:hAnsi="Times New Roman" w:cs="Times New Roman"/>
        </w:rPr>
        <w:t>produc</w:t>
      </w:r>
      <w:r w:rsidR="003C04E8" w:rsidRPr="004351D4">
        <w:rPr>
          <w:rFonts w:ascii="Times New Roman" w:hAnsi="Times New Roman" w:cs="Times New Roman"/>
        </w:rPr>
        <w:t>t</w:t>
      </w:r>
      <w:r w:rsidR="00C92B68" w:rsidRPr="004351D4">
        <w:rPr>
          <w:rFonts w:ascii="Times New Roman" w:hAnsi="Times New Roman" w:cs="Times New Roman"/>
        </w:rPr>
        <w:t xml:space="preserve"> </w:t>
      </w:r>
      <w:r w:rsidR="00C92B68" w:rsidRPr="004351D4">
        <w:rPr>
          <w:rFonts w:ascii="Times New Roman" w:hAnsi="Times New Roman" w:cs="Times New Roman"/>
        </w:rPr>
        <w:fldChar w:fldCharType="begin" w:fldLock="1"/>
      </w:r>
      <w:r w:rsidR="00C92B68" w:rsidRPr="004351D4">
        <w:rPr>
          <w:rFonts w:ascii="Times New Roman" w:hAnsi="Times New Roman" w:cs="Times New Roman"/>
        </w:rPr>
        <w:instrText>ADDIN CSL_CITATION { "citationItems" : [ { "id" : "ITEM-1", "itemData" : { "DOI" : "10.1016/j.dss.2012.05.023", "ISBN" : "9781937284060", "ISSN" : "01679236", "abstract" : "Recent solutions for sentiment analysis have relied on feature selection methods ranging from lexicon-based approaches where the set of features are generated by humans, to approaches that use general statistical measures where features are selected solely on empirical evidence. The advantage of statistical approaches is that they are fully automatic, however, they often fail to separate features that carry sentiment from those that do not. In this paper we propose a set of new feature selection schemes that use a Content and Syntax model to automatically learn a set of features in a review document by separating the entities that are being reviewed from the subjective expressions that describe those entities in terms of polarities. By focusing only on the subjective expressions and ignoring the entities, we can choose more salient features for document-level sentiment analysis. The results obtained from using these features in a maximum entropy classifier are competitive with the state-of-the-art machine learning approaches. ?? 2012 Elsevier B.V. All rights reserved.", "author" : [ { "dropping-particle" : "", "family" : "Duric", "given" : "Adnan", "non-dropping-particle" : "", "parse-names" : false, "suffix" : "" }, { "dropping-particle" : "", "family" : "Song", "given" : "Fei", "non-dropping-particle" : "", "parse-names" : false, "suffix" : "" } ], "container-title" : "Decision Support Systems", "id" : "ITEM-1", "issue" : "4", "issued" : { "date-parts" : [ [ "2012" ] ] }, "page" : "704-711", "publisher" : "Elsevier B.V.", "title" : "Feature selection for sentiment analysis based on content and syntax models", "type" : "article-journal", "volume" : "53" }, "uris" : [ "http://www.mendeley.com/documents/?uuid=f5c886f3-c0d6-40e0-9c38-18cca58860e8" ] } ], "mendeley" : { "formattedCitation" : "(Duric &amp; Song, 2012)", "plainTextFormattedCitation" : "(Duric &amp; Song, 2012)", "previouslyFormattedCitation" : "(Duric &amp; Song, 2012)" }, "properties" : { "noteIndex" : 0 }, "schema" : "https://github.com/citation-style-language/schema/raw/master/csl-citation.json" }</w:instrText>
      </w:r>
      <w:r w:rsidR="00C92B68" w:rsidRPr="004351D4">
        <w:rPr>
          <w:rFonts w:ascii="Times New Roman" w:hAnsi="Times New Roman" w:cs="Times New Roman"/>
        </w:rPr>
        <w:fldChar w:fldCharType="separate"/>
      </w:r>
      <w:r w:rsidR="00C92B68" w:rsidRPr="004351D4">
        <w:rPr>
          <w:rFonts w:ascii="Times New Roman" w:hAnsi="Times New Roman" w:cs="Times New Roman"/>
          <w:noProof/>
        </w:rPr>
        <w:t>(Duric &amp; Song, 2012)</w:t>
      </w:r>
      <w:r w:rsidR="00C92B68" w:rsidRPr="004351D4">
        <w:rPr>
          <w:rFonts w:ascii="Times New Roman" w:hAnsi="Times New Roman" w:cs="Times New Roman"/>
        </w:rPr>
        <w:fldChar w:fldCharType="end"/>
      </w:r>
      <w:r w:rsidR="00473D42" w:rsidRPr="004351D4">
        <w:rPr>
          <w:rFonts w:ascii="Times New Roman" w:hAnsi="Times New Roman" w:cs="Times New Roman"/>
        </w:rPr>
        <w:t xml:space="preserve"> and </w:t>
      </w:r>
      <w:r w:rsidR="003F0107" w:rsidRPr="004351D4">
        <w:rPr>
          <w:rFonts w:ascii="Times New Roman" w:hAnsi="Times New Roman" w:cs="Times New Roman"/>
        </w:rPr>
        <w:t xml:space="preserve">customer </w:t>
      </w:r>
      <w:r w:rsidR="00D847EA" w:rsidRPr="004351D4">
        <w:rPr>
          <w:rFonts w:ascii="Times New Roman" w:hAnsi="Times New Roman" w:cs="Times New Roman"/>
        </w:rPr>
        <w:t xml:space="preserve">opinions corresponding to </w:t>
      </w:r>
      <w:r w:rsidR="009B140B" w:rsidRPr="004351D4">
        <w:rPr>
          <w:rFonts w:ascii="Times New Roman" w:hAnsi="Times New Roman" w:cs="Times New Roman"/>
        </w:rPr>
        <w:t>those features</w:t>
      </w:r>
      <w:r w:rsidR="00D847EA" w:rsidRPr="004351D4">
        <w:rPr>
          <w:rFonts w:ascii="Times New Roman" w:hAnsi="Times New Roman" w:cs="Times New Roman"/>
        </w:rPr>
        <w:t xml:space="preserve"> </w:t>
      </w:r>
      <w:r w:rsidR="004714B8" w:rsidRPr="004351D4">
        <w:rPr>
          <w:rFonts w:ascii="Times New Roman" w:hAnsi="Times New Roman" w:cs="Times New Roman"/>
        </w:rPr>
        <w:fldChar w:fldCharType="begin" w:fldLock="1"/>
      </w:r>
      <w:r w:rsidR="00C92B68" w:rsidRPr="004351D4">
        <w:rPr>
          <w:rFonts w:ascii="Times New Roman" w:hAnsi="Times New Roman" w:cs="Times New Roman"/>
        </w:rPr>
        <w:instrText>ADDIN CSL_CITATION { "citationItems" : [ { "id" : "ITEM-1", "itemData" : { "DOI" : "10.1016/j.engappai.2015.06.007", "ISSN" : "09521976", "abstract" : "Opinion mining mainly involves three elements: feature and feature-of relations, opinion expressions and the related opinion attributes (e.g. Polarity), and feature-opinion relations. Although many works have emerged to achieve its aim of gaining information, the previous researches typically handled each of the three elements in isolation, which cannot give sufficient information extraction results; hence, the complexity and the running time of information extraction is increased. In this paper, we propose an opinion mining extraction algorithm to jointly discover the main opinion mining elements. Specifically, the algorithm automatically builds kernels to combine closely related words into new terms from word level to phrase level based on dependency relations; and we ensure the accuracy of opinion expressions and polarity based on: fuzzy measurements, opinion degree intensifiers, and opinion patterns. The 3458 analyzed reviews show that the proposed algorithm can effectively identify the main elements simultaneously and outperform the baseline methods. The proposed algorithm is used to analyze the features among heterogeneous products in the same category. The feature-by-feature comparison can help to select the weaker features and recommend the correct specifications from the beginning life of a product. From this comparison, some interesting observations are revealed. For example, the negative polarity of video dimension is higher than the product usability dimension for a product. Yet, enhancing the dimension of product usability can more effectively improve the product.", "author" : [ { "dropping-particle" : "", "family" : "Zhang", "given" : "Haiqing", "non-dropping-particle" : "", "parse-names" : false, "suffix" : "" }, { "dropping-particle" : "", "family" : "Sekhari", "given" : "Aicha", "non-dropping-particle" : "", "parse-names" : false, "suffix" : "" }, { "dropping-particle" : "", "family" : "Ouzrout", "given" : "Yacine", "non-dropping-particle" : "", "parse-names" : false, "suffix" : "" }, { "dropping-particle" : "", "family" : "Bouras", "given" : "Abdelaziz", "non-dropping-particle" : "", "parse-names" : false, "suffix" : "" } ], "container-title" : "Engineering Applications of Artificial Intelligence", "id" : "ITEM-1", "issued" : { "date-parts" : [ [ "2016" ] ] }, "page" : "122-139", "publisher" : "Elsevier", "title" : "Jointly identifying opinion mining elements and fuzzy measurement of opinion intensity to analyze product features", "type" : "article-journal", "volume" : "47" }, "uris" : [ "http://www.mendeley.com/documents/?uuid=6fa46a89-4b0c-4954-b12f-596845b39224" ] }, { "id" : "ITEM-2", "itemData" : { "DOI" : "10.1007/978-3-319-13186-3", "ISBN" : "9783319131856", "ISSN" : "16113349", "abstract" : "As of today, opinion mining has been widely used to iden- tify the strength and weakness of products (e.g., cameras) or services (e.g., services in medical clinics or hospitals) based upon people\u2019s feed- back such as user reviews. Feature extraction is a crucial step for opinion mining which has been used to collect useful information from user re- views. Most existing approaches only find individual features of a product without the structural relationships between the features which usually exists. In this paper, we propose an approach to extract features and feature relationship, represented as tree structure called a feature hi- erarchy, based on frequent patterns and associations between patterns derived from user reviews. The generated feature hierarchy profiles the product at multiple levels and provides more detailed information about the product. Our experiment results based on some popularly used re- view datasets show that the proposed feature extraction approach can identify more correct features than the baseline model. Even though the datasets used in the experiment are about cameras, our work can be ap- plied to generate features about a service such as the services in hospitals or clinics. Keywords:", "author" : [ { "dropping-particle" : "", "family" : "Nan Tian, Yue Xu, Yuefeng Li", "given" : "and Gabriella Pasi", "non-dropping-particle" : "", "parse-names" : false, "suffix" : "" } ], "container-title" : "Lecture Notes in Computer Science (including subseries Lecture Notes in Artificial Intelligence and Lecture Notes in Bioinformatics)", "id" : "ITEM-2", "issue" : "April", "issued" : { "date-parts" : [ [ "2014" ] ] }, "page" : "219-230", "title" : "Structured Feature Extraction Using Association Rules", "type" : "article-journal", "volume" : "8643" }, "uris" : [ "http://www.mendeley.com/documents/?uuid=46e6071b-d057-45c8-a4fd-55ed7df91439" ] } ], "mendeley" : { "formattedCitation" : "(Nan Tian, Yue Xu, Yuefeng Li, 2014; H. Zhang, Sekhari, Ouzrout, &amp; Bouras, 2016)", "plainTextFormattedCitation" : "(Nan Tian, Yue Xu, Yuefeng Li, 2014; H. Zhang, Sekhari, Ouzrout, &amp; Bouras, 2016)", "previouslyFormattedCitation" : "(Nan Tian, Yue Xu, Yuefeng Li, 2014; H. Zhang, Sekhari, Ouzrout, &amp; Bouras, 2016)" }, "properties" : { "noteIndex" : 0 }, "schema" : "https://github.com/citation-style-language/schema/raw/master/csl-citation.json" }</w:instrText>
      </w:r>
      <w:r w:rsidR="004714B8" w:rsidRPr="004351D4">
        <w:rPr>
          <w:rFonts w:ascii="Times New Roman" w:hAnsi="Times New Roman" w:cs="Times New Roman"/>
        </w:rPr>
        <w:fldChar w:fldCharType="separate"/>
      </w:r>
      <w:r w:rsidR="004714B8" w:rsidRPr="004351D4">
        <w:rPr>
          <w:rFonts w:ascii="Times New Roman" w:hAnsi="Times New Roman" w:cs="Times New Roman"/>
          <w:noProof/>
        </w:rPr>
        <w:t>(Nan Tian, Yue Xu, Yuefeng Li, 2014; H. Zhang, Sekhari, Ouzrout, &amp; Bouras, 2016)</w:t>
      </w:r>
      <w:r w:rsidR="004714B8" w:rsidRPr="004351D4">
        <w:rPr>
          <w:rFonts w:ascii="Times New Roman" w:hAnsi="Times New Roman" w:cs="Times New Roman"/>
        </w:rPr>
        <w:fldChar w:fldCharType="end"/>
      </w:r>
      <w:r w:rsidR="004714B8" w:rsidRPr="004351D4">
        <w:rPr>
          <w:rFonts w:ascii="Times New Roman" w:hAnsi="Times New Roman" w:cs="Times New Roman"/>
        </w:rPr>
        <w:t>.</w:t>
      </w:r>
    </w:p>
    <w:p w14:paraId="6C839096" w14:textId="228961D6" w:rsidR="00CC119E" w:rsidRPr="004351D4" w:rsidRDefault="00473D42" w:rsidP="00EE2602">
      <w:pPr>
        <w:rPr>
          <w:rFonts w:ascii="Times New Roman" w:hAnsi="Times New Roman" w:cs="Times New Roman"/>
        </w:rPr>
      </w:pPr>
      <w:r w:rsidRPr="004351D4">
        <w:rPr>
          <w:rFonts w:ascii="Times New Roman" w:hAnsi="Times New Roman" w:cs="Times New Roman"/>
        </w:rPr>
        <w:t xml:space="preserve">To mine </w:t>
      </w:r>
      <w:r w:rsidR="00E62BF3" w:rsidRPr="004351D4">
        <w:rPr>
          <w:rFonts w:ascii="Times New Roman" w:hAnsi="Times New Roman" w:cs="Times New Roman"/>
        </w:rPr>
        <w:t xml:space="preserve">those </w:t>
      </w:r>
      <w:r w:rsidRPr="004351D4">
        <w:rPr>
          <w:rFonts w:ascii="Times New Roman" w:hAnsi="Times New Roman" w:cs="Times New Roman"/>
        </w:rPr>
        <w:t>customer</w:t>
      </w:r>
      <w:r w:rsidR="00E62BF3" w:rsidRPr="004351D4">
        <w:rPr>
          <w:rFonts w:ascii="Times New Roman" w:hAnsi="Times New Roman" w:cs="Times New Roman"/>
        </w:rPr>
        <w:t xml:space="preserve"> comments</w:t>
      </w:r>
      <w:r w:rsidRPr="004351D4">
        <w:rPr>
          <w:rFonts w:ascii="Times New Roman" w:hAnsi="Times New Roman" w:cs="Times New Roman"/>
        </w:rPr>
        <w:t>, one common approach</w:t>
      </w:r>
      <w:r w:rsidR="003655F1" w:rsidRPr="004351D4">
        <w:rPr>
          <w:rFonts w:ascii="Times New Roman" w:hAnsi="Times New Roman" w:cs="Times New Roman"/>
        </w:rPr>
        <w:t xml:space="preserve"> is sentiment analysis</w:t>
      </w:r>
      <w:r w:rsidR="00C92B68" w:rsidRPr="004351D4">
        <w:rPr>
          <w:rFonts w:ascii="Times New Roman" w:hAnsi="Times New Roman" w:cs="Times New Roman"/>
        </w:rPr>
        <w:t xml:space="preserve"> </w:t>
      </w:r>
      <w:r w:rsidR="00C92B68" w:rsidRPr="004351D4">
        <w:rPr>
          <w:rFonts w:ascii="Times New Roman" w:hAnsi="Times New Roman" w:cs="Times New Roman"/>
        </w:rPr>
        <w:fldChar w:fldCharType="begin" w:fldLock="1"/>
      </w:r>
      <w:r w:rsidR="00C92B68" w:rsidRPr="004351D4">
        <w:rPr>
          <w:rFonts w:ascii="Times New Roman" w:hAnsi="Times New Roman" w:cs="Times New Roman"/>
        </w:rPr>
        <w:instrText>ADDIN CSL_CITATION { "citationItems" : [ { "id" : "ITEM-1", "itemData" : { "DOI" : "10.1145/1390334.1390405", "ISBN" : "9781605581644", "abstract" : "Opinion retrieval is a task of growing interest in social life and academic research, which is to find relevant and opinionate documents according to a user's query. One of the key issues is how to combine a document's opinionate score (the ranking score of to what extent it is subjective or objective) and topic relevance score. Current solutions to document ranking in opinion retrieval are generally ad-hoc linear combination, which is short of theoretical foundation and careful analysis. In this paper, we focus on lexicon-based opinion retrieval. A novel generation model that unifies topic-relevance and opinion generation by a quadratic combination is proposed in this paper. With this model, the relevance-based ranking serves as the weighting factor of the lexicon-based sentiment ranking function, which is essentially different from the popular heuristic linear combination approaches. The effect of different sentiment dictionaries is also discussed. Experimental results on TREC blog datasets show the significant effectiveness of the proposed unified model. Improvements of 28.1% and 40.3% have been obtained in terms of MAP and p@10 respectively. The conclusion is not limited to blog environment. Besides the unified generation model, another contribution is that our work demonstrates that in the opinion retrieval task, a Bayesian approach to combining multiple ranking functions is superior to using a linear combination. It is also applicable to other result re-ranking applications in similar scenario.", "author" : [ { "dropping-particle" : "", "family" : "Zhang", "given" : "Min", "non-dropping-particle" : "", "parse-names" : false, "suffix" : "" }, { "dropping-particle" : "", "family" : "Ye", "given" : "Xingyao", "non-dropping-particle" : "", "parse-names" : false, "suffix" : "" } ], "container-title" : "Proceedings of the 31st annual international ACM SIGIR conference on Research and development in information retrieval - SIGIR '08", "id" : "ITEM-1", "issued" : { "date-parts" : [ [ "2008" ] ] }, "page" : "411", "title" : "A generation model to unify topic relevance and lexicon-based sentiment for opinion retrieval", "type" : "article-journal" }, "uris" : [ "http://www.mendeley.com/documents/?uuid=a409c461-d240-498b-b53d-beb53c5a0691" ] } ], "mendeley" : { "formattedCitation" : "(M. Zhang &amp; Ye, 2008)", "plainTextFormattedCitation" : "(M. Zhang &amp; Ye, 2008)", "previouslyFormattedCitation" : "(M. Zhang &amp; Ye, 2008)" }, "properties" : { "noteIndex" : 0 }, "schema" : "https://github.com/citation-style-language/schema/raw/master/csl-citation.json" }</w:instrText>
      </w:r>
      <w:r w:rsidR="00C92B68" w:rsidRPr="004351D4">
        <w:rPr>
          <w:rFonts w:ascii="Times New Roman" w:hAnsi="Times New Roman" w:cs="Times New Roman"/>
        </w:rPr>
        <w:fldChar w:fldCharType="separate"/>
      </w:r>
      <w:r w:rsidR="00C92B68" w:rsidRPr="004351D4">
        <w:rPr>
          <w:rFonts w:ascii="Times New Roman" w:hAnsi="Times New Roman" w:cs="Times New Roman"/>
          <w:noProof/>
        </w:rPr>
        <w:t>(M. Zhang &amp; Ye, 2008)</w:t>
      </w:r>
      <w:r w:rsidR="00C92B68" w:rsidRPr="004351D4">
        <w:rPr>
          <w:rFonts w:ascii="Times New Roman" w:hAnsi="Times New Roman" w:cs="Times New Roman"/>
        </w:rPr>
        <w:fldChar w:fldCharType="end"/>
      </w:r>
      <w:r w:rsidR="00C92B68" w:rsidRPr="004351D4">
        <w:rPr>
          <w:rFonts w:ascii="Times New Roman" w:hAnsi="Times New Roman" w:cs="Times New Roman"/>
        </w:rPr>
        <w:t xml:space="preserve">. </w:t>
      </w:r>
      <w:r w:rsidRPr="004351D4">
        <w:rPr>
          <w:rFonts w:ascii="Times New Roman" w:hAnsi="Times New Roman" w:cs="Times New Roman"/>
        </w:rPr>
        <w:t xml:space="preserve">From </w:t>
      </w:r>
      <w:r w:rsidR="00540106" w:rsidRPr="004351D4">
        <w:rPr>
          <w:rFonts w:ascii="Times New Roman" w:hAnsi="Times New Roman" w:cs="Times New Roman"/>
        </w:rPr>
        <w:t xml:space="preserve">product reviews </w:t>
      </w:r>
      <w:r w:rsidR="00C941E6" w:rsidRPr="004351D4">
        <w:rPr>
          <w:rFonts w:ascii="Times New Roman" w:hAnsi="Times New Roman" w:cs="Times New Roman"/>
        </w:rPr>
        <w:t>or</w:t>
      </w:r>
      <w:r w:rsidR="00540106" w:rsidRPr="004351D4">
        <w:rPr>
          <w:rFonts w:ascii="Times New Roman" w:hAnsi="Times New Roman" w:cs="Times New Roman"/>
        </w:rPr>
        <w:t xml:space="preserve"> </w:t>
      </w:r>
      <w:r w:rsidRPr="004351D4">
        <w:rPr>
          <w:rFonts w:ascii="Times New Roman" w:hAnsi="Times New Roman" w:cs="Times New Roman"/>
        </w:rPr>
        <w:t>relevant texts</w:t>
      </w:r>
      <w:r w:rsidR="00897148" w:rsidRPr="004351D4">
        <w:rPr>
          <w:rFonts w:ascii="Times New Roman" w:hAnsi="Times New Roman" w:cs="Times New Roman"/>
        </w:rPr>
        <w:t xml:space="preserve">, </w:t>
      </w:r>
      <w:r w:rsidR="005A70B2" w:rsidRPr="004351D4">
        <w:rPr>
          <w:rFonts w:ascii="Times New Roman" w:hAnsi="Times New Roman" w:cs="Times New Roman"/>
        </w:rPr>
        <w:t xml:space="preserve">sentiment analysis </w:t>
      </w:r>
      <w:r w:rsidRPr="004351D4">
        <w:rPr>
          <w:rFonts w:ascii="Times New Roman" w:hAnsi="Times New Roman" w:cs="Times New Roman"/>
        </w:rPr>
        <w:t>extracts</w:t>
      </w:r>
      <w:r w:rsidR="00C92B68" w:rsidRPr="004351D4">
        <w:rPr>
          <w:rFonts w:ascii="Times New Roman" w:hAnsi="Times New Roman" w:cs="Times New Roman"/>
        </w:rPr>
        <w:t xml:space="preserve"> sentiment concepts</w:t>
      </w:r>
      <w:r w:rsidR="00C941E6" w:rsidRPr="004351D4">
        <w:rPr>
          <w:rFonts w:ascii="Times New Roman" w:hAnsi="Times New Roman" w:cs="Times New Roman"/>
        </w:rPr>
        <w:t xml:space="preserve"> </w:t>
      </w:r>
      <w:r w:rsidR="00C941E6" w:rsidRPr="004351D4">
        <w:rPr>
          <w:rFonts w:ascii="Times New Roman" w:hAnsi="Times New Roman" w:cs="Times New Roman"/>
        </w:rPr>
        <w:t>toward a given topic</w:t>
      </w:r>
      <w:r w:rsidR="00C92B68" w:rsidRPr="004351D4">
        <w:rPr>
          <w:rFonts w:ascii="Times New Roman" w:hAnsi="Times New Roman" w:cs="Times New Roman"/>
        </w:rPr>
        <w:t xml:space="preserve">, such as </w:t>
      </w:r>
      <w:r w:rsidR="00897148" w:rsidRPr="004351D4">
        <w:rPr>
          <w:rFonts w:ascii="Times New Roman" w:hAnsi="Times New Roman" w:cs="Times New Roman"/>
        </w:rPr>
        <w:t xml:space="preserve">a </w:t>
      </w:r>
      <w:r w:rsidRPr="004351D4">
        <w:rPr>
          <w:rFonts w:ascii="Times New Roman" w:hAnsi="Times New Roman" w:cs="Times New Roman"/>
        </w:rPr>
        <w:t>writer</w:t>
      </w:r>
      <w:r w:rsidR="00897148" w:rsidRPr="004351D4">
        <w:rPr>
          <w:rFonts w:ascii="Times New Roman" w:hAnsi="Times New Roman" w:cs="Times New Roman"/>
        </w:rPr>
        <w:t>’</w:t>
      </w:r>
      <w:r w:rsidRPr="004351D4">
        <w:rPr>
          <w:rFonts w:ascii="Times New Roman" w:hAnsi="Times New Roman" w:cs="Times New Roman"/>
        </w:rPr>
        <w:t xml:space="preserve">s positive or negative </w:t>
      </w:r>
      <w:r w:rsidRPr="004351D4">
        <w:rPr>
          <w:rFonts w:ascii="Times New Roman" w:hAnsi="Times New Roman" w:cs="Times New Roman"/>
          <w:noProof/>
        </w:rPr>
        <w:t>valance</w:t>
      </w:r>
      <w:r w:rsidR="00C941E6" w:rsidRPr="004351D4">
        <w:rPr>
          <w:rFonts w:ascii="Times New Roman" w:hAnsi="Times New Roman" w:cs="Times New Roman"/>
          <w:noProof/>
        </w:rPr>
        <w:t xml:space="preserve"> to a product</w:t>
      </w:r>
      <w:r w:rsidR="00C92B68" w:rsidRPr="004351D4">
        <w:rPr>
          <w:rFonts w:ascii="Times New Roman" w:hAnsi="Times New Roman" w:cs="Times New Roman"/>
        </w:rPr>
        <w:t xml:space="preserve"> </w:t>
      </w:r>
      <w:r w:rsidR="00C92B68" w:rsidRPr="004351D4">
        <w:rPr>
          <w:rFonts w:ascii="Times New Roman" w:hAnsi="Times New Roman" w:cs="Times New Roman"/>
        </w:rPr>
        <w:fldChar w:fldCharType="begin" w:fldLock="1"/>
      </w:r>
      <w:r w:rsidR="005776C9" w:rsidRPr="004351D4">
        <w:rPr>
          <w:rFonts w:ascii="Times New Roman" w:hAnsi="Times New Roman" w:cs="Times New Roman"/>
        </w:rPr>
        <w:instrText>ADDIN CSL_CITATION { "citationItems" : [ { "id" : "ITEM-1", "itemData" : { "DOI" : "10.1109/ICDM.2003.1250949", "ISBN" : "0769519784", "ISSN" : "15504786", "abstract" : "We present Sentiment Analyzer (SA) that extracts senti- ment (or opinion) about a subject from online text docu- ments. Instead of classifying the sentiment of an entire doc- ument about a subject, SA detects all references to the given subject, and determines sentiment in each of the references using natural language processing (NLP) techniques. Our sentiment analysis consists of 1) a topic specific feature term extraction, 2) sentiment extraction, and 3) (subject, sentiment) association by relationship analysis. SA utilizes two linguistic resources for the analysis: the sentiment lex- icon and the sentiment pattern database. The performance of the algorithms was verified on online product review ar- ticles (\u201cdigital camera\u201d and \u201cmusic\u201d reviews), and more general documents including general webpages and news articles.", "author" : [ { "dropping-particle" : "", "family" : "Yi", "given" : "J.", "non-dropping-particle" : "", "parse-names" : false, "suffix" : "" }, { "dropping-particle" : "", "family" : "Nasukawa", "given" : "T.", "non-dropping-particle" : "", "parse-names" : false, "suffix" : "" }, { "dropping-particle" : "", "family" : "Bunescu", "given" : "R.", "non-dropping-particle" : "", "parse-names" : false, "suffix" : "" }, { "dropping-particle" : "", "family" : "Niblack", "given" : "W.", "non-dropping-particle" : "", "parse-names" : false, "suffix" : "" } ], "container-title" : "Proceedings of the Third IEEE International Conference on Data Mining", "id" : "ITEM-1", "issued" : { "date-parts" : [ [ "2003" ] ] }, "page" : "427\u2013434", "title" : "Sentiment analyzer: Extracting sentiments about a given topic using natural language processing techniques", "type" : "article-journal", "volume" : "1401" }, "uris" : [ "http://www.mendeley.com/documents/?uuid=58a65164-3ba3-40dc-b80a-54246ad3e6a8" ] }, { "id" : "ITEM-2", "itemData" : { "DOI" : "10.3115/1220355.1220555", "abstract" : "Identifying sentiments (the affective parts of opinions) is a challenging problem. We present a system that, given a topic, automatically finds the people who hold opinions about that topic and the sentiment of each opinion. The system contains a module for determining word sentiment and another for combining sentiments within a sentence. We experiment with various models of classifying and combining sentiment at word and sentence levels, with promising results.", "author" : [ { "dropping-particle" : "", "family" : "Kim", "given" : "SM Soo-Min SM", "non-dropping-particle" : "", "parse-names" : false, "suffix" : "" }, { "dropping-particle" : "", "family" : "Hovy", "given" : "Eduard", "non-dropping-particle" : "", "parse-names" : false, "suffix" : "" } ], "container-title" : "Proceedings of the 20th international conference on \u2026", "id" : "ITEM-2", "issued" : { "date-parts" : [ [ "2004" ] ] }, "page" : "1367-es", "title" : "Determining the sentiment of opinions", "type" : "article-journal" }, "uris" : [ "http://www.mendeley.com/documents/?uuid=f482576e-43a2-4519-936e-ff890d4092e6" ] }, { "id" : "ITEM-3", "itemData" : { "abstract" : "Sentiment Analysis aims at determining the overall po- larity of a document, for instance, identifying whether a movie reviewappreciates or criticizes a movie. We present a machine learning based approach to this problem similar to text categorization. The technique is made more effective by incorporating linguistic knowledge gathered throughWord- net1 synonymy graphs. A method to improve the accuracy of classification over a set of test documents is finally given.", "author" : [ { "dropping-particle" : "", "family" : "Agarwal", "given" : "Alekh", "non-dropping-particle" : "", "parse-names" : false, "suffix" : "" }, { "dropping-particle" : "", "family" : "Bhattacharyya", "given" : "Pushpak", "non-dropping-particle" : "", "parse-names" : false, "suffix" : "" } ], "container-title" : "Proceedings of the International Conference on Natural Language Processing", "id" : "ITEM-3", "issued" : { "date-parts" : [ [ "2005" ] ] }, "page" : "238-247", "title" : "Sentiment Analysis : a new approach for effective use of linguistic knowledge and exploiting similarities in a set of documents to be classified", "type" : "article-journal" }, "uris" : [ "http://www.mendeley.com/documents/?uuid=7787533e-4dc9-42f9-85a6-efa0e8705c2b" ] } ], "mendeley" : { "formattedCitation" : "(Agarwal &amp; Bhattacharyya, 2005; Kim &amp; Hovy, 2004; Yi, Nasukawa, Bunescu, &amp; Niblack, 2003)", "plainTextFormattedCitation" : "(Agarwal &amp; Bhattacharyya, 2005; Kim &amp; Hovy, 2004; Yi, Nasukawa, Bunescu, &amp; Niblack, 2003)", "previouslyFormattedCitation" : "(Agarwal &amp; Bhattacharyya, 2005; Kim &amp; Hovy, 2004; Yi, Nasukawa, Bunescu, &amp; Niblack, 2003)" }, "properties" : { "noteIndex" : 0 }, "schema" : "https://github.com/citation-style-language/schema/raw/master/csl-citation.json" }</w:instrText>
      </w:r>
      <w:r w:rsidR="00C92B68" w:rsidRPr="004351D4">
        <w:rPr>
          <w:rFonts w:ascii="Times New Roman" w:hAnsi="Times New Roman" w:cs="Times New Roman"/>
        </w:rPr>
        <w:fldChar w:fldCharType="separate"/>
      </w:r>
      <w:r w:rsidR="00C92B68" w:rsidRPr="004351D4">
        <w:rPr>
          <w:rFonts w:ascii="Times New Roman" w:hAnsi="Times New Roman" w:cs="Times New Roman"/>
          <w:noProof/>
        </w:rPr>
        <w:t>(Agarwal &amp; Bhattacharyya, 2005; Kim &amp; Hovy, 2004; Yi, Nasukawa, Bunescu, &amp; Niblack, 2003)</w:t>
      </w:r>
      <w:r w:rsidR="00C92B68" w:rsidRPr="004351D4">
        <w:rPr>
          <w:rFonts w:ascii="Times New Roman" w:hAnsi="Times New Roman" w:cs="Times New Roman"/>
        </w:rPr>
        <w:fldChar w:fldCharType="end"/>
      </w:r>
      <w:r w:rsidRPr="004351D4">
        <w:rPr>
          <w:rFonts w:ascii="Times New Roman" w:hAnsi="Times New Roman" w:cs="Times New Roman"/>
        </w:rPr>
        <w:t xml:space="preserve">. </w:t>
      </w:r>
      <w:r w:rsidR="00897148" w:rsidRPr="004351D4">
        <w:rPr>
          <w:rFonts w:ascii="Times New Roman" w:hAnsi="Times New Roman" w:cs="Times New Roman"/>
        </w:rPr>
        <w:t xml:space="preserve">From </w:t>
      </w:r>
      <w:r w:rsidR="00306182" w:rsidRPr="004351D4">
        <w:rPr>
          <w:rFonts w:ascii="Times New Roman" w:hAnsi="Times New Roman" w:cs="Times New Roman"/>
          <w:noProof/>
        </w:rPr>
        <w:t xml:space="preserve">the </w:t>
      </w:r>
      <w:r w:rsidR="00897148" w:rsidRPr="004351D4">
        <w:rPr>
          <w:rFonts w:ascii="Times New Roman" w:hAnsi="Times New Roman" w:cs="Times New Roman"/>
          <w:noProof/>
        </w:rPr>
        <w:t>meaning</w:t>
      </w:r>
      <w:r w:rsidR="00897148" w:rsidRPr="004351D4">
        <w:rPr>
          <w:rFonts w:ascii="Times New Roman" w:hAnsi="Times New Roman" w:cs="Times New Roman"/>
        </w:rPr>
        <w:t xml:space="preserve"> of each of single words and of higher level linguistic patterns shown in the texts, t</w:t>
      </w:r>
      <w:r w:rsidR="00205F9D" w:rsidRPr="004351D4">
        <w:rPr>
          <w:rFonts w:ascii="Times New Roman" w:hAnsi="Times New Roman" w:cs="Times New Roman"/>
        </w:rPr>
        <w:t>his</w:t>
      </w:r>
      <w:r w:rsidR="00897148" w:rsidRPr="004351D4">
        <w:rPr>
          <w:rFonts w:ascii="Times New Roman" w:hAnsi="Times New Roman" w:cs="Times New Roman"/>
        </w:rPr>
        <w:t xml:space="preserve"> </w:t>
      </w:r>
      <w:r w:rsidR="00205F9D" w:rsidRPr="004351D4">
        <w:rPr>
          <w:rFonts w:ascii="Times New Roman" w:hAnsi="Times New Roman" w:cs="Times New Roman"/>
        </w:rPr>
        <w:t>method</w:t>
      </w:r>
      <w:r w:rsidR="00897148" w:rsidRPr="004351D4">
        <w:rPr>
          <w:rFonts w:ascii="Times New Roman" w:hAnsi="Times New Roman" w:cs="Times New Roman"/>
        </w:rPr>
        <w:t xml:space="preserve"> </w:t>
      </w:r>
      <w:r w:rsidR="00897148" w:rsidRPr="004351D4">
        <w:rPr>
          <w:rFonts w:ascii="Times New Roman" w:hAnsi="Times New Roman" w:cs="Times New Roman"/>
        </w:rPr>
        <w:t>evaluate</w:t>
      </w:r>
      <w:r w:rsidR="00897148" w:rsidRPr="004351D4">
        <w:rPr>
          <w:rFonts w:ascii="Times New Roman" w:hAnsi="Times New Roman" w:cs="Times New Roman"/>
        </w:rPr>
        <w:t>s</w:t>
      </w:r>
      <w:r w:rsidR="00897148" w:rsidRPr="004351D4">
        <w:rPr>
          <w:rFonts w:ascii="Times New Roman" w:hAnsi="Times New Roman" w:cs="Times New Roman"/>
        </w:rPr>
        <w:t xml:space="preserve"> </w:t>
      </w:r>
      <w:r w:rsidR="00897148" w:rsidRPr="004351D4">
        <w:rPr>
          <w:rFonts w:ascii="Times New Roman" w:hAnsi="Times New Roman" w:cs="Times New Roman"/>
        </w:rPr>
        <w:t>semantic intimacy</w:t>
      </w:r>
      <w:r w:rsidR="00897148" w:rsidRPr="004351D4">
        <w:rPr>
          <w:rFonts w:ascii="Times New Roman" w:hAnsi="Times New Roman" w:cs="Times New Roman"/>
        </w:rPr>
        <w:t xml:space="preserve"> of the sentiment concepts </w:t>
      </w:r>
      <w:r w:rsidR="00897148" w:rsidRPr="004351D4">
        <w:rPr>
          <w:rFonts w:ascii="Times New Roman" w:hAnsi="Times New Roman" w:cs="Times New Roman"/>
        </w:rPr>
        <w:t xml:space="preserve">and </w:t>
      </w:r>
      <w:r w:rsidR="00205F9D" w:rsidRPr="004351D4">
        <w:rPr>
          <w:rFonts w:ascii="Times New Roman" w:hAnsi="Times New Roman" w:cs="Times New Roman"/>
        </w:rPr>
        <w:t>the topic, for example, how much a writer like or dislike a product</w:t>
      </w:r>
      <w:r w:rsidR="00897148" w:rsidRPr="004351D4">
        <w:rPr>
          <w:rFonts w:ascii="Times New Roman" w:hAnsi="Times New Roman" w:cs="Times New Roman"/>
        </w:rPr>
        <w:t xml:space="preserve"> </w:t>
      </w:r>
      <w:r w:rsidR="00897148" w:rsidRPr="004351D4">
        <w:rPr>
          <w:rFonts w:ascii="Times New Roman" w:hAnsi="Times New Roman" w:cs="Times New Roman"/>
        </w:rPr>
        <w:fldChar w:fldCharType="begin" w:fldLock="1"/>
      </w:r>
      <w:r w:rsidR="00897148" w:rsidRPr="004351D4">
        <w:rPr>
          <w:rFonts w:ascii="Times New Roman" w:hAnsi="Times New Roman" w:cs="Times New Roman"/>
        </w:rPr>
        <w:instrText>ADDIN CSL_CITATION { "citationItems" : [ { "id" : "ITEM-1", "itemData" : { "author" : [ { "dropping-particle" : "", "family" : "Claveau", "given" : "Vincent", "non-dropping-particle" : "", "parse-names" : false, "suffix" : "" }, { "dropping-particle" : "", "family" : "Monceaux-cachard", "given" : "Laura", "non-dropping-particle" : "", "parse-names" : false, "suffix" : "" } ], "container-title" : "Tenth International Conference on Language Resources and Evaluation, LREC 2016", "id" : "ITEM-1", "issued" : { "date-parts" : [ [ "2016" ] ] }, "page" : "1196-1201", "title" : "Evaluating Lexical Similarity to Build Sentiment Similarity", "type" : "article-journal" }, "uris" : [ "http://www.mendeley.com/documents/?uuid=1389fa54-4b03-413a-bade-762b3f38b189" ] } ], "mendeley" : { "formattedCitation" : "(Claveau &amp; Monceaux-cachard, 2016)", "plainTextFormattedCitation" : "(Claveau &amp; Monceaux-cachard, 2016)", "previouslyFormattedCitation" : "(Claveau &amp; Monceaux-cachard, 2016)" }, "properties" : { "noteIndex" : 0 }, "schema" : "https://github.com/citation-style-language/schema/raw/master/csl-citation.json" }</w:instrText>
      </w:r>
      <w:r w:rsidR="00897148" w:rsidRPr="004351D4">
        <w:rPr>
          <w:rFonts w:ascii="Times New Roman" w:hAnsi="Times New Roman" w:cs="Times New Roman"/>
        </w:rPr>
        <w:fldChar w:fldCharType="separate"/>
      </w:r>
      <w:r w:rsidR="00897148" w:rsidRPr="004351D4">
        <w:rPr>
          <w:rFonts w:ascii="Times New Roman" w:hAnsi="Times New Roman" w:cs="Times New Roman"/>
          <w:noProof/>
        </w:rPr>
        <w:t>(Claveau &amp; Monceaux-cachard, 2016)</w:t>
      </w:r>
      <w:r w:rsidR="00897148" w:rsidRPr="004351D4">
        <w:rPr>
          <w:rFonts w:ascii="Times New Roman" w:hAnsi="Times New Roman" w:cs="Times New Roman"/>
        </w:rPr>
        <w:fldChar w:fldCharType="end"/>
      </w:r>
      <w:r w:rsidR="00897148" w:rsidRPr="004351D4">
        <w:rPr>
          <w:rFonts w:ascii="Times New Roman" w:hAnsi="Times New Roman" w:cs="Times New Roman"/>
        </w:rPr>
        <w:t>.</w:t>
      </w:r>
      <w:r w:rsidR="00E51EE8" w:rsidRPr="004351D4">
        <w:rPr>
          <w:rFonts w:ascii="Times New Roman" w:hAnsi="Times New Roman" w:cs="Times New Roman"/>
        </w:rPr>
        <w:t xml:space="preserve"> Advanced </w:t>
      </w:r>
      <w:r w:rsidR="00A86E2A" w:rsidRPr="004351D4">
        <w:rPr>
          <w:rFonts w:ascii="Times New Roman" w:hAnsi="Times New Roman" w:cs="Times New Roman"/>
        </w:rPr>
        <w:t>sentiment analyse</w:t>
      </w:r>
      <w:r w:rsidR="00A86E2A" w:rsidRPr="004351D4">
        <w:rPr>
          <w:rFonts w:ascii="Times New Roman" w:hAnsi="Times New Roman" w:cs="Times New Roman"/>
        </w:rPr>
        <w:t xml:space="preserve">s </w:t>
      </w:r>
      <w:r w:rsidR="00E51EE8" w:rsidRPr="004351D4">
        <w:rPr>
          <w:rFonts w:ascii="Times New Roman" w:hAnsi="Times New Roman" w:cs="Times New Roman"/>
        </w:rPr>
        <w:t>review</w:t>
      </w:r>
      <w:r w:rsidR="00631EFE" w:rsidRPr="004351D4">
        <w:rPr>
          <w:rFonts w:ascii="Times New Roman" w:hAnsi="Times New Roman" w:cs="Times New Roman"/>
        </w:rPr>
        <w:t xml:space="preserve"> more complexed concepts, such as </w:t>
      </w:r>
      <w:r w:rsidR="00631EFE" w:rsidRPr="004351D4">
        <w:rPr>
          <w:rFonts w:ascii="Times New Roman" w:hAnsi="Times New Roman" w:cs="Times New Roman"/>
          <w:noProof/>
        </w:rPr>
        <w:t>a</w:t>
      </w:r>
      <w:r w:rsidR="00564F49" w:rsidRPr="004351D4">
        <w:rPr>
          <w:rFonts w:ascii="Times New Roman" w:hAnsi="Times New Roman" w:cs="Times New Roman"/>
          <w:noProof/>
        </w:rPr>
        <w:t>ffects</w:t>
      </w:r>
      <w:r w:rsidR="00564F49" w:rsidRPr="004351D4">
        <w:rPr>
          <w:rFonts w:ascii="Times New Roman" w:hAnsi="Times New Roman" w:cs="Times New Roman"/>
        </w:rPr>
        <w:t xml:space="preserve"> </w:t>
      </w:r>
      <w:r w:rsidR="00564F49" w:rsidRPr="004351D4">
        <w:rPr>
          <w:rFonts w:ascii="Times New Roman" w:hAnsi="Times New Roman" w:cs="Times New Roman"/>
        </w:rPr>
        <w:fldChar w:fldCharType="begin" w:fldLock="1"/>
      </w:r>
      <w:r w:rsidR="0075357E" w:rsidRPr="004351D4">
        <w:rPr>
          <w:rFonts w:ascii="Times New Roman" w:hAnsi="Times New Roman" w:cs="Times New Roman"/>
        </w:rPr>
        <w:instrText>ADDIN CSL_CITATION { "citationItems" : [ { "id" : "ITEM-1", "itemData" : { "author" : [ { "dropping-particle" : "", "family" : "Cambria", "given" : "Erik", "non-dropping-particle" : "", "parse-names" : false, "suffix" : "" } ], "id" : "ITEM-1", "issued" : { "date-parts" : [ [ "2016" ] ] }, "title" : "Affective Computing and Sentiment Analysis", "type" : "article-journal" }, "uris" : [ "http://www.mendeley.com/documents/?uuid=a88a4200-f695-4ace-9ec2-4d939d798661" ] } ], "mendeley" : { "formattedCitation" : "(Cambria, 2016)", "plainTextFormattedCitation" : "(Cambria, 2016)", "previouslyFormattedCitation" : "(Cambria, 2016)" }, "properties" : { "noteIndex" : 0 }, "schema" : "https://github.com/citation-style-language/schema/raw/master/csl-citation.json" }</w:instrText>
      </w:r>
      <w:r w:rsidR="00564F49" w:rsidRPr="004351D4">
        <w:rPr>
          <w:rFonts w:ascii="Times New Roman" w:hAnsi="Times New Roman" w:cs="Times New Roman"/>
        </w:rPr>
        <w:fldChar w:fldCharType="separate"/>
      </w:r>
      <w:r w:rsidR="0075357E" w:rsidRPr="004351D4">
        <w:rPr>
          <w:rFonts w:ascii="Times New Roman" w:hAnsi="Times New Roman" w:cs="Times New Roman"/>
          <w:noProof/>
        </w:rPr>
        <w:t>(Cambria, 2016)</w:t>
      </w:r>
      <w:r w:rsidR="00564F49" w:rsidRPr="004351D4">
        <w:rPr>
          <w:rFonts w:ascii="Times New Roman" w:hAnsi="Times New Roman" w:cs="Times New Roman"/>
        </w:rPr>
        <w:fldChar w:fldCharType="end"/>
      </w:r>
      <w:r w:rsidR="00631EFE" w:rsidRPr="004351D4">
        <w:rPr>
          <w:rFonts w:ascii="Times New Roman" w:hAnsi="Times New Roman" w:cs="Times New Roman"/>
        </w:rPr>
        <w:t xml:space="preserve"> and p</w:t>
      </w:r>
      <w:r w:rsidR="00FD7FC1" w:rsidRPr="004351D4">
        <w:rPr>
          <w:rFonts w:ascii="Times New Roman" w:hAnsi="Times New Roman" w:cs="Times New Roman"/>
        </w:rPr>
        <w:t>roduct consumption e</w:t>
      </w:r>
      <w:r w:rsidR="00631EFE" w:rsidRPr="004351D4">
        <w:rPr>
          <w:rFonts w:ascii="Times New Roman" w:hAnsi="Times New Roman" w:cs="Times New Roman"/>
        </w:rPr>
        <w:t>xperience</w:t>
      </w:r>
      <w:r w:rsidR="00E51EE8" w:rsidRPr="004351D4">
        <w:rPr>
          <w:rFonts w:ascii="Times New Roman" w:hAnsi="Times New Roman" w:cs="Times New Roman"/>
        </w:rPr>
        <w:t>s</w:t>
      </w:r>
      <w:r w:rsidR="00FD7FC1" w:rsidRPr="004351D4">
        <w:rPr>
          <w:rFonts w:ascii="Times New Roman" w:hAnsi="Times New Roman" w:cs="Times New Roman"/>
        </w:rPr>
        <w:t xml:space="preserve"> </w:t>
      </w:r>
      <w:r w:rsidR="00FD7FC1" w:rsidRPr="004351D4">
        <w:rPr>
          <w:rFonts w:ascii="Times New Roman" w:hAnsi="Times New Roman" w:cs="Times New Roman"/>
        </w:rPr>
        <w:fldChar w:fldCharType="begin" w:fldLock="1"/>
      </w:r>
      <w:r w:rsidR="00FD7FC1" w:rsidRPr="004351D4">
        <w:rPr>
          <w:rFonts w:ascii="Times New Roman" w:hAnsi="Times New Roman" w:cs="Times New Roman"/>
        </w:rPr>
        <w:instrText>ADDIN CSL_CITATION { "citationItems" : [ { "id" : "ITEM-1", "itemData" : { "DOI" : "10.1016/j.ijhm.2014.10.013", "ISBN" : "0278-4319", "ISSN" : "02784319", "abstract" : "The tremendous growth of social media and consumer-generated content on the Internet has inspired the development of the so-called big data analytics to understand and solve real-life problems. However, while a handful of studies have employed new data sources to tackle important research problems in hospitality, there has not been a systematic application of big data analytic techniques in these studies. This study aims to explore and demonstrate the utility of big data analytics to better understand important hospitality issues, namely the relationship between hotel guest experience and satisfaction. Specifically, this study applies a text analytical approach to a large quantity of consumer reviews extracted from Expedia.com to deconstruct hotel guest experience and examine its association with satisfaction ratings. The findings reveal several dimensions of guest experience that carried varying weights and, more importantly, have novel, meaningful semantic compositions. The association between guest experience and satisfaction appears strong, suggesting that these two domains of consumer behavior are inherently connected. This study reveals that big data analytics can generate new insights into variables that have been extensively studied in existing hospitality literature. In addition, implications for theory and practice as well as directions for future research are discussed.", "author" : [ { "dropping-particle" : "", "family" : "Xiang", "given" : "Zheng", "non-dropping-particle" : "", "parse-names" : false, "suffix" : "" }, { "dropping-particle" : "", "family" : "Schwartz", "given" : "Zvi", "non-dropping-particle" : "", "parse-names" : false, "suffix" : "" }, { "dropping-particle" : "", "family" : "Gerdes", "given" : "John H.", "non-dropping-particle" : "", "parse-names" : false, "suffix" : "" }, { "dropping-particle" : "", "family" : "Uysal", "given" : "Muzaffer", "non-dropping-particle" : "", "parse-names" : false, "suffix" : "" } ], "container-title" : "International Journal of Hospitality Management", "id" : "ITEM-1", "issued" : { "date-parts" : [ [ "2015" ] ] }, "page" : "120-130", "title" : "What can big data and text analytics tell us about hotel guest experience and satisfaction?", "type" : "article-journal", "volume" : "44" }, "uris" : [ "http://www.mendeley.com/documents/?uuid=b525e13d-640a-43dd-8da3-5a9424f91cdd" ] } ], "mendeley" : { "formattedCitation" : "(Xiang, Schwartz, Gerdes, &amp; Uysal, 2015)", "plainTextFormattedCitation" : "(Xiang, Schwartz, Gerdes, &amp; Uysal, 2015)", "previouslyFormattedCitation" : "(Xiang, Schwartz, Gerdes, &amp; Uysal, 2015)" }, "properties" : { "noteIndex" : 0 }, "schema" : "https://github.com/citation-style-language/schema/raw/master/csl-citation.json" }</w:instrText>
      </w:r>
      <w:r w:rsidR="00FD7FC1" w:rsidRPr="004351D4">
        <w:rPr>
          <w:rFonts w:ascii="Times New Roman" w:hAnsi="Times New Roman" w:cs="Times New Roman"/>
        </w:rPr>
        <w:fldChar w:fldCharType="separate"/>
      </w:r>
      <w:r w:rsidR="00FD7FC1" w:rsidRPr="004351D4">
        <w:rPr>
          <w:rFonts w:ascii="Times New Roman" w:hAnsi="Times New Roman" w:cs="Times New Roman"/>
          <w:noProof/>
        </w:rPr>
        <w:t>(Xiang, Schwartz, Gerdes, &amp; Uysal, 2015)</w:t>
      </w:r>
      <w:r w:rsidR="00FD7FC1" w:rsidRPr="004351D4">
        <w:rPr>
          <w:rFonts w:ascii="Times New Roman" w:hAnsi="Times New Roman" w:cs="Times New Roman"/>
        </w:rPr>
        <w:fldChar w:fldCharType="end"/>
      </w:r>
      <w:r w:rsidR="008A0302" w:rsidRPr="004351D4">
        <w:rPr>
          <w:rFonts w:ascii="Times New Roman" w:hAnsi="Times New Roman" w:cs="Times New Roman"/>
        </w:rPr>
        <w:t>.</w:t>
      </w:r>
      <w:r w:rsidR="00976333" w:rsidRPr="004351D4">
        <w:rPr>
          <w:rFonts w:ascii="Times New Roman" w:hAnsi="Times New Roman" w:cs="Times New Roman"/>
        </w:rPr>
        <w:t xml:space="preserve"> </w:t>
      </w:r>
      <w:r w:rsidR="008A0302" w:rsidRPr="004351D4">
        <w:rPr>
          <w:rFonts w:ascii="Times New Roman" w:hAnsi="Times New Roman" w:cs="Times New Roman"/>
        </w:rPr>
        <w:t>H</w:t>
      </w:r>
      <w:r w:rsidR="007F1565" w:rsidRPr="004351D4">
        <w:rPr>
          <w:rFonts w:ascii="Times New Roman" w:hAnsi="Times New Roman" w:cs="Times New Roman"/>
        </w:rPr>
        <w:t>uman experiences are</w:t>
      </w:r>
      <w:r w:rsidR="00D847EA" w:rsidRPr="004351D4">
        <w:rPr>
          <w:rFonts w:ascii="Times New Roman" w:hAnsi="Times New Roman" w:cs="Times New Roman"/>
        </w:rPr>
        <w:t xml:space="preserve"> stored, exchanged, and construed with the use of languages</w:t>
      </w:r>
      <w:r w:rsidR="007F1565" w:rsidRPr="004351D4">
        <w:rPr>
          <w:rFonts w:ascii="Times New Roman" w:hAnsi="Times New Roman" w:cs="Times New Roman"/>
        </w:rPr>
        <w:t xml:space="preserve"> </w:t>
      </w:r>
      <w:r w:rsidR="007F1565" w:rsidRPr="004351D4">
        <w:rPr>
          <w:rFonts w:ascii="Times New Roman" w:hAnsi="Times New Roman" w:cs="Times New Roman"/>
        </w:rPr>
        <w:fldChar w:fldCharType="begin" w:fldLock="1"/>
      </w:r>
      <w:r w:rsidR="007F1565" w:rsidRPr="004351D4">
        <w:rPr>
          <w:rFonts w:ascii="Times New Roman" w:hAnsi="Times New Roman" w:cs="Times New Roman"/>
        </w:rPr>
        <w:instrText>ADDIN CSL_CITATION { "citationItems" : [ { "id" : "ITEM-1", "itemData" : { "DOI" : "10.1162/coli.2000.27.1.140", "ISBN" : "0304704903", "ISSN" : "0926-9630", "PMID" : "22925779", "abstract" : "The subject of this book is how human beings construe their experience of the world. The construction of experience is usually thought of as knowledge, represented in the form of conceptual taxonomies, schemata, scripts and the like. The authors offer an interpretation that is complementary to this, treating experience not as knowing but as meaning; and hence as something that is construed in language. In other words, the concern is with the construal of human experience as a semantic system; and since language plays the central role not only in storing and exchanging experience but also in construing it, language is taken as the interpretative base. The focus of the book is both theoretical and descriptive. The authors consider it important that theory and description should develop in parallel, with constant interchange between the two. The major descriptive component is an account of the most general features of the ideational semantics of English, which is then exemplified in two familiar text types (recipes and weather forecasts). There is also a brief reference to the semantics of Chinese. Theoretical issues are raised throughout as they become relevant to the discussion, with the theoretical base being drawn from systemic functional linguistics. Both the theoretical and descriptive proposals offered in the book are compared and contrasted with approaches deriving from AI, cognitive science and cognitive linguistics.", "author" : [ { "dropping-particle" : "", "family" : "Halliday", "given" : "M a K", "non-dropping-particle" : "", "parse-names" : false, "suffix" : "" }, { "dropping-particle" : "", "family" : "Matthiessen", "given" : "Christian M I M", "non-dropping-particle" : "", "parse-names" : false, "suffix" : "" } ], "container-title" : "Computational Linguistics", "id" : "ITEM-1", "issue" : "1", "issued" : { "date-parts" : [ [ "1999" ] ] }, "page" : "140-145", "title" : "Construing Experience through Meaning : A Language-based Approach to Cognition", "type" : "article-journal", "volume" : "27" }, "uris" : [ "http://www.mendeley.com/documents/?uuid=9c01d484-9c79-4828-b1d8-db75e42e428b" ] } ], "mendeley" : { "formattedCitation" : "(Halliday &amp; Matthiessen, 1999)", "plainTextFormattedCitation" : "(Halliday &amp; Matthiessen, 1999)", "previouslyFormattedCitation" : "(Halliday &amp; Matthiessen, 1999)" }, "properties" : { "noteIndex" : 0 }, "schema" : "https://github.com/citation-style-language/schema/raw/master/csl-citation.json" }</w:instrText>
      </w:r>
      <w:r w:rsidR="007F1565" w:rsidRPr="004351D4">
        <w:rPr>
          <w:rFonts w:ascii="Times New Roman" w:hAnsi="Times New Roman" w:cs="Times New Roman"/>
        </w:rPr>
        <w:fldChar w:fldCharType="separate"/>
      </w:r>
      <w:r w:rsidR="007F1565" w:rsidRPr="004351D4">
        <w:rPr>
          <w:rFonts w:ascii="Times New Roman" w:hAnsi="Times New Roman" w:cs="Times New Roman"/>
          <w:noProof/>
        </w:rPr>
        <w:t>(Halliday &amp; Matthiessen, 1999)</w:t>
      </w:r>
      <w:r w:rsidR="007F1565" w:rsidRPr="004351D4">
        <w:rPr>
          <w:rFonts w:ascii="Times New Roman" w:hAnsi="Times New Roman" w:cs="Times New Roman"/>
        </w:rPr>
        <w:fldChar w:fldCharType="end"/>
      </w:r>
      <w:r w:rsidR="007F1565" w:rsidRPr="004351D4">
        <w:rPr>
          <w:rFonts w:ascii="Times New Roman" w:hAnsi="Times New Roman" w:cs="Times New Roman"/>
        </w:rPr>
        <w:t>.</w:t>
      </w:r>
      <w:r w:rsidR="00D847EA" w:rsidRPr="004351D4">
        <w:rPr>
          <w:rFonts w:ascii="Times New Roman" w:hAnsi="Times New Roman" w:cs="Times New Roman"/>
        </w:rPr>
        <w:t xml:space="preserve"> </w:t>
      </w:r>
      <w:r w:rsidR="007F1565" w:rsidRPr="004351D4">
        <w:rPr>
          <w:rFonts w:ascii="Times New Roman" w:hAnsi="Times New Roman" w:cs="Times New Roman"/>
        </w:rPr>
        <w:t>From languages, the</w:t>
      </w:r>
      <w:r w:rsidR="00004459" w:rsidRPr="004351D4">
        <w:rPr>
          <w:rFonts w:ascii="Times New Roman" w:hAnsi="Times New Roman" w:cs="Times New Roman"/>
        </w:rPr>
        <w:t>se</w:t>
      </w:r>
      <w:r w:rsidR="007F1565" w:rsidRPr="004351D4">
        <w:rPr>
          <w:rFonts w:ascii="Times New Roman" w:hAnsi="Times New Roman" w:cs="Times New Roman"/>
        </w:rPr>
        <w:t xml:space="preserve"> experiences are ready to be discovered with </w:t>
      </w:r>
      <w:r w:rsidR="00BD3EC4" w:rsidRPr="004351D4">
        <w:rPr>
          <w:rFonts w:ascii="Times New Roman" w:hAnsi="Times New Roman" w:cs="Times New Roman"/>
        </w:rPr>
        <w:t xml:space="preserve">a </w:t>
      </w:r>
      <w:r w:rsidR="007F1565" w:rsidRPr="004351D4">
        <w:rPr>
          <w:rFonts w:ascii="Times New Roman" w:hAnsi="Times New Roman" w:cs="Times New Roman"/>
        </w:rPr>
        <w:t xml:space="preserve">proper </w:t>
      </w:r>
      <w:r w:rsidR="00BD3EC4" w:rsidRPr="004351D4">
        <w:rPr>
          <w:rFonts w:ascii="Times New Roman" w:hAnsi="Times New Roman" w:cs="Times New Roman"/>
        </w:rPr>
        <w:t>approach</w:t>
      </w:r>
      <w:r w:rsidR="007F1565" w:rsidRPr="004351D4">
        <w:rPr>
          <w:rFonts w:ascii="Times New Roman" w:hAnsi="Times New Roman" w:cs="Times New Roman"/>
        </w:rPr>
        <w:t>.</w:t>
      </w:r>
    </w:p>
    <w:p w14:paraId="02A4942E" w14:textId="30CE9ED8" w:rsidR="00F351D6" w:rsidRPr="004351D4" w:rsidRDefault="00277087" w:rsidP="007A789D">
      <w:pPr>
        <w:rPr>
          <w:rFonts w:ascii="Times New Roman" w:hAnsi="Times New Roman" w:cs="Times New Roman"/>
        </w:rPr>
      </w:pPr>
      <w:r w:rsidRPr="004351D4">
        <w:rPr>
          <w:rFonts w:ascii="Times New Roman" w:hAnsi="Times New Roman" w:cs="Times New Roman"/>
        </w:rPr>
        <w:t xml:space="preserve">To </w:t>
      </w:r>
      <w:r w:rsidR="00A82F9B" w:rsidRPr="004351D4">
        <w:rPr>
          <w:rFonts w:ascii="Times New Roman" w:hAnsi="Times New Roman" w:cs="Times New Roman"/>
        </w:rPr>
        <w:t>label</w:t>
      </w:r>
      <w:r w:rsidRPr="004351D4">
        <w:rPr>
          <w:rFonts w:ascii="Times New Roman" w:hAnsi="Times New Roman" w:cs="Times New Roman"/>
        </w:rPr>
        <w:t xml:space="preserve"> the </w:t>
      </w:r>
      <w:r w:rsidR="006639B7" w:rsidRPr="004351D4">
        <w:rPr>
          <w:rFonts w:ascii="Times New Roman" w:hAnsi="Times New Roman" w:cs="Times New Roman"/>
        </w:rPr>
        <w:t xml:space="preserve">types of </w:t>
      </w:r>
      <w:r w:rsidR="00BD3EC4" w:rsidRPr="004351D4">
        <w:rPr>
          <w:rFonts w:ascii="Times New Roman" w:hAnsi="Times New Roman" w:cs="Times New Roman"/>
        </w:rPr>
        <w:t>experience and the specific type</w:t>
      </w:r>
      <w:r w:rsidR="000E1013" w:rsidRPr="004351D4">
        <w:rPr>
          <w:rFonts w:ascii="Times New Roman" w:hAnsi="Times New Roman" w:cs="Times New Roman"/>
        </w:rPr>
        <w:t>s</w:t>
      </w:r>
      <w:r w:rsidR="00BD3EC4" w:rsidRPr="004351D4">
        <w:rPr>
          <w:rFonts w:ascii="Times New Roman" w:hAnsi="Times New Roman" w:cs="Times New Roman"/>
        </w:rPr>
        <w:t xml:space="preserve"> of experience</w:t>
      </w:r>
      <w:r w:rsidRPr="004351D4">
        <w:rPr>
          <w:rFonts w:ascii="Times New Roman" w:hAnsi="Times New Roman" w:cs="Times New Roman"/>
        </w:rPr>
        <w:t xml:space="preserve"> conveyed in each video </w:t>
      </w:r>
      <w:r w:rsidR="00BD3EC4" w:rsidRPr="004351D4">
        <w:rPr>
          <w:rFonts w:ascii="Times New Roman" w:hAnsi="Times New Roman" w:cs="Times New Roman"/>
        </w:rPr>
        <w:t>game</w:t>
      </w:r>
      <w:r w:rsidRPr="004351D4">
        <w:rPr>
          <w:rFonts w:ascii="Times New Roman" w:hAnsi="Times New Roman" w:cs="Times New Roman"/>
        </w:rPr>
        <w:t>, t</w:t>
      </w:r>
      <w:r w:rsidR="00DC228F" w:rsidRPr="004351D4">
        <w:rPr>
          <w:rFonts w:ascii="Times New Roman" w:hAnsi="Times New Roman" w:cs="Times New Roman"/>
        </w:rPr>
        <w:t xml:space="preserve">his research relies on </w:t>
      </w:r>
      <w:r w:rsidR="00E51EE8" w:rsidRPr="004351D4">
        <w:rPr>
          <w:rFonts w:ascii="Times New Roman" w:hAnsi="Times New Roman" w:cs="Times New Roman"/>
        </w:rPr>
        <w:t>the ideas of sentiment analyse</w:t>
      </w:r>
      <w:r w:rsidR="00E51EE8" w:rsidRPr="004351D4">
        <w:rPr>
          <w:rFonts w:ascii="Times New Roman" w:hAnsi="Times New Roman" w:cs="Times New Roman"/>
        </w:rPr>
        <w:t>s</w:t>
      </w:r>
      <w:r w:rsidR="00BD3EC4" w:rsidRPr="004351D4">
        <w:rPr>
          <w:rFonts w:ascii="Times New Roman" w:hAnsi="Times New Roman" w:cs="Times New Roman"/>
        </w:rPr>
        <w:t xml:space="preserve"> and their</w:t>
      </w:r>
      <w:r w:rsidR="002F5F91" w:rsidRPr="004351D4">
        <w:rPr>
          <w:rFonts w:ascii="Times New Roman" w:hAnsi="Times New Roman" w:cs="Times New Roman"/>
        </w:rPr>
        <w:t xml:space="preserve"> linguistic </w:t>
      </w:r>
      <w:r w:rsidR="00720B8B" w:rsidRPr="004351D4">
        <w:rPr>
          <w:rFonts w:ascii="Times New Roman" w:hAnsi="Times New Roman" w:cs="Times New Roman"/>
        </w:rPr>
        <w:t>foundations</w:t>
      </w:r>
      <w:r w:rsidR="00DC228F" w:rsidRPr="004351D4">
        <w:rPr>
          <w:rFonts w:ascii="Times New Roman" w:hAnsi="Times New Roman" w:cs="Times New Roman"/>
        </w:rPr>
        <w:t xml:space="preserve">. </w:t>
      </w:r>
      <w:r w:rsidR="00596513" w:rsidRPr="004351D4">
        <w:rPr>
          <w:rFonts w:ascii="Times New Roman" w:hAnsi="Times New Roman" w:cs="Times New Roman"/>
        </w:rPr>
        <w:t xml:space="preserve">To identify typical experiences, </w:t>
      </w:r>
      <w:r w:rsidR="00BC4A1B" w:rsidRPr="004351D4">
        <w:rPr>
          <w:rFonts w:ascii="Times New Roman" w:hAnsi="Times New Roman" w:cs="Times New Roman"/>
        </w:rPr>
        <w:t>I</w:t>
      </w:r>
      <w:r w:rsidR="00596513" w:rsidRPr="004351D4">
        <w:rPr>
          <w:rFonts w:ascii="Times New Roman" w:hAnsi="Times New Roman" w:cs="Times New Roman"/>
        </w:rPr>
        <w:t xml:space="preserve"> curate an experience lexicon, which </w:t>
      </w:r>
      <w:r w:rsidR="00114EE2" w:rsidRPr="004351D4">
        <w:rPr>
          <w:rFonts w:ascii="Times New Roman" w:hAnsi="Times New Roman" w:cs="Times New Roman"/>
        </w:rPr>
        <w:t xml:space="preserve">attempts </w:t>
      </w:r>
      <w:r w:rsidR="004B61CE" w:rsidRPr="004351D4">
        <w:rPr>
          <w:rFonts w:ascii="Times New Roman" w:hAnsi="Times New Roman" w:cs="Times New Roman"/>
        </w:rPr>
        <w:t>to contain</w:t>
      </w:r>
      <w:r w:rsidR="00596513" w:rsidRPr="004351D4">
        <w:rPr>
          <w:rFonts w:ascii="Times New Roman" w:hAnsi="Times New Roman" w:cs="Times New Roman"/>
        </w:rPr>
        <w:t xml:space="preserve"> all potential words connected to human experiences</w:t>
      </w:r>
      <w:r w:rsidR="00A82F9B" w:rsidRPr="004351D4">
        <w:rPr>
          <w:rFonts w:ascii="Times New Roman" w:hAnsi="Times New Roman" w:cs="Times New Roman"/>
        </w:rPr>
        <w:t xml:space="preserve">. </w:t>
      </w:r>
      <w:r w:rsidR="00BC4A1B" w:rsidRPr="004351D4">
        <w:rPr>
          <w:rFonts w:ascii="Times New Roman" w:hAnsi="Times New Roman" w:cs="Times New Roman"/>
        </w:rPr>
        <w:t>I</w:t>
      </w:r>
      <w:r w:rsidR="00BC4A1B" w:rsidRPr="004351D4">
        <w:rPr>
          <w:rFonts w:ascii="Times New Roman" w:hAnsi="Times New Roman" w:cs="Times New Roman"/>
        </w:rPr>
        <w:t xml:space="preserve">n studying </w:t>
      </w:r>
      <w:r w:rsidR="00BC4A1B" w:rsidRPr="004351D4">
        <w:rPr>
          <w:rFonts w:ascii="Times New Roman" w:hAnsi="Times New Roman" w:cs="Times New Roman"/>
        </w:rPr>
        <w:t xml:space="preserve">various </w:t>
      </w:r>
      <w:r w:rsidR="00BC4A1B" w:rsidRPr="004351D4">
        <w:rPr>
          <w:rFonts w:ascii="Times New Roman" w:hAnsi="Times New Roman" w:cs="Times New Roman"/>
        </w:rPr>
        <w:t>linguistic concepts</w:t>
      </w:r>
      <w:r w:rsidR="00BC4A1B" w:rsidRPr="004351D4">
        <w:rPr>
          <w:rFonts w:ascii="Times New Roman" w:hAnsi="Times New Roman" w:cs="Times New Roman"/>
        </w:rPr>
        <w:t>,</w:t>
      </w:r>
      <w:r w:rsidR="00BC4A1B" w:rsidRPr="004351D4">
        <w:rPr>
          <w:rFonts w:ascii="Times New Roman" w:hAnsi="Times New Roman" w:cs="Times New Roman"/>
        </w:rPr>
        <w:t xml:space="preserve"> </w:t>
      </w:r>
      <w:r w:rsidR="00BC4A1B" w:rsidRPr="004351D4">
        <w:rPr>
          <w:rFonts w:ascii="Times New Roman" w:hAnsi="Times New Roman" w:cs="Times New Roman"/>
        </w:rPr>
        <w:t>t</w:t>
      </w:r>
      <w:r w:rsidR="00C55B11" w:rsidRPr="004351D4">
        <w:rPr>
          <w:rFonts w:ascii="Times New Roman" w:hAnsi="Times New Roman" w:cs="Times New Roman"/>
        </w:rPr>
        <w:t xml:space="preserve">raditionally, researchers </w:t>
      </w:r>
      <w:r w:rsidR="00A82F9B" w:rsidRPr="004351D4">
        <w:rPr>
          <w:rFonts w:ascii="Times New Roman" w:hAnsi="Times New Roman" w:cs="Times New Roman"/>
        </w:rPr>
        <w:t xml:space="preserve">adopt similar approaches by </w:t>
      </w:r>
      <w:r w:rsidR="00EF0757" w:rsidRPr="004351D4">
        <w:rPr>
          <w:rFonts w:ascii="Times New Roman" w:hAnsi="Times New Roman" w:cs="Times New Roman"/>
        </w:rPr>
        <w:t xml:space="preserve">manually </w:t>
      </w:r>
      <w:r w:rsidR="00A82F9B" w:rsidRPr="004351D4">
        <w:rPr>
          <w:rFonts w:ascii="Times New Roman" w:hAnsi="Times New Roman" w:cs="Times New Roman"/>
        </w:rPr>
        <w:t>curating</w:t>
      </w:r>
      <w:r w:rsidR="00C55B11" w:rsidRPr="004351D4">
        <w:rPr>
          <w:rFonts w:ascii="Times New Roman" w:hAnsi="Times New Roman" w:cs="Times New Roman"/>
        </w:rPr>
        <w:t xml:space="preserve"> concept </w:t>
      </w:r>
      <w:r w:rsidR="00A82F9B" w:rsidRPr="004351D4">
        <w:rPr>
          <w:rFonts w:ascii="Times New Roman" w:hAnsi="Times New Roman" w:cs="Times New Roman"/>
        </w:rPr>
        <w:t xml:space="preserve">specific </w:t>
      </w:r>
      <w:r w:rsidR="00C55B11" w:rsidRPr="004351D4">
        <w:rPr>
          <w:rFonts w:ascii="Times New Roman" w:hAnsi="Times New Roman" w:cs="Times New Roman"/>
        </w:rPr>
        <w:t>lexicon</w:t>
      </w:r>
      <w:r w:rsidR="00A82F9B" w:rsidRPr="004351D4">
        <w:rPr>
          <w:rFonts w:ascii="Times New Roman" w:hAnsi="Times New Roman" w:cs="Times New Roman"/>
        </w:rPr>
        <w:t>s, for example, a lexicon</w:t>
      </w:r>
      <w:r w:rsidR="00C55B11" w:rsidRPr="004351D4">
        <w:rPr>
          <w:rFonts w:ascii="Times New Roman" w:hAnsi="Times New Roman" w:cs="Times New Roman"/>
        </w:rPr>
        <w:t xml:space="preserve"> </w:t>
      </w:r>
      <w:r w:rsidR="00A82F9B" w:rsidRPr="004351D4">
        <w:rPr>
          <w:rFonts w:ascii="Times New Roman" w:hAnsi="Times New Roman" w:cs="Times New Roman"/>
        </w:rPr>
        <w:t xml:space="preserve">with vocabulary </w:t>
      </w:r>
      <w:r w:rsidR="00C55B11" w:rsidRPr="004351D4">
        <w:rPr>
          <w:rFonts w:ascii="Times New Roman" w:hAnsi="Times New Roman" w:cs="Times New Roman"/>
        </w:rPr>
        <w:t>expressing positive sentiment</w:t>
      </w:r>
      <w:r w:rsidR="002A40F2" w:rsidRPr="004351D4">
        <w:rPr>
          <w:rFonts w:ascii="Times New Roman" w:hAnsi="Times New Roman" w:cs="Times New Roman"/>
        </w:rPr>
        <w:t>s</w:t>
      </w:r>
      <w:r w:rsidR="00C55B11" w:rsidRPr="004351D4">
        <w:rPr>
          <w:rFonts w:ascii="Times New Roman" w:hAnsi="Times New Roman" w:cs="Times New Roman"/>
        </w:rPr>
        <w:t xml:space="preserve"> and another </w:t>
      </w:r>
      <w:r w:rsidR="00A82F9B" w:rsidRPr="004351D4">
        <w:rPr>
          <w:rFonts w:ascii="Times New Roman" w:hAnsi="Times New Roman" w:cs="Times New Roman"/>
        </w:rPr>
        <w:t xml:space="preserve">with words </w:t>
      </w:r>
      <w:r w:rsidR="00C55B11" w:rsidRPr="004351D4">
        <w:rPr>
          <w:rFonts w:ascii="Times New Roman" w:hAnsi="Times New Roman" w:cs="Times New Roman"/>
        </w:rPr>
        <w:t>representing negative</w:t>
      </w:r>
      <w:r w:rsidR="002A40F2" w:rsidRPr="004351D4">
        <w:rPr>
          <w:rFonts w:ascii="Times New Roman" w:hAnsi="Times New Roman" w:cs="Times New Roman"/>
        </w:rPr>
        <w:t xml:space="preserve"> ones</w:t>
      </w:r>
      <w:r w:rsidR="00A82F9B" w:rsidRPr="004351D4">
        <w:rPr>
          <w:rFonts w:ascii="Times New Roman" w:hAnsi="Times New Roman" w:cs="Times New Roman"/>
        </w:rPr>
        <w:t xml:space="preserve"> </w:t>
      </w:r>
      <w:r w:rsidR="00C55B11" w:rsidRPr="004351D4">
        <w:rPr>
          <w:rFonts w:ascii="Times New Roman" w:hAnsi="Times New Roman" w:cs="Times New Roman"/>
        </w:rPr>
        <w:fldChar w:fldCharType="begin" w:fldLock="1"/>
      </w:r>
      <w:r w:rsidR="00437054" w:rsidRPr="004351D4">
        <w:rPr>
          <w:rFonts w:ascii="Times New Roman" w:hAnsi="Times New Roman" w:cs="Times New Roman"/>
        </w:rPr>
        <w:instrText>ADDIN CSL_CITATION { "citationItems" : [ { "id" : "ITEM-1", "itemData" : { "DOI" : "10.1287/mnsc.1070.0704", "ISBN" : "0025-1909", "ISSN" : "0025-1909", "PMID" : "26946115", "abstract" : "Extracting sentiment from text is a hard semantic problem. We develop a methodology for extracting small investor sentiment from stock message boards. The algorithm comprises different classifier algorithms coupled together by a voting scheme. Accuracy levels are similar to widely used Bayes classifiers, but false positives are lower and sentiment accuracy higher. Time series and cross-sectional aggregation of message information improves the quality of the resultant sentiment index, particularly in the presence of slang and ambiguity. Empirical applications evidence a relationship with stock values\u2014tech-sector postings are related to stock index levels, and to volumes and volatility. The algorithms may be used to assess the impact on investor opinion of management announcements, press releases, third-party news, and regulatory changes.", "author" : [ { "dropping-particle" : "", "family" : "Das", "given" : "S. R.", "non-dropping-particle" : "", "parse-names" : false, "suffix" : "" }, { "dropping-particle" : "", "family" : "Chen", "given" : "M. Y.", "non-dropping-particle" : "", "parse-names" : false, "suffix" : "" } ], "container-title" : "Management Science", "id" : "ITEM-1", "issue" : "9", "issued" : { "date-parts" : [ [ "2007" ] ] }, "page" : "1375-1388", "title" : "Yahoo! for Amazon: Sentiment Extraction from Small Talk on the Web", "type" : "article-journal", "volume" : "53" }, "uris" : [ "http://www.mendeley.com/documents/?uuid=8d3a7e51-e927-4127-8c1b-41c1700df162" ] }, { "id" : "ITEM-2", "itemData" : { "DOI" : "10.1117/12.529422", "ISBN" : "0819451991", "ISSN" : "0277786X", "abstract" : "Retrieving documents by subject matter is the general goal of information retrieval and other content access systems. There are other aspects of textual content, however, which form equally valid selection critieria. One such aspect is that of sentiment or polarity - indicating the users opinion or emotional relationship with some topic. Recent work in this area has treated polarity effectively as a discrete aspect of text. In this paper we present a lightweight but robust approach to combining topic and polarity thus enabling content access systems to select content based on a certain opinion about a certain topic.", "author" : [ { "dropping-particle" : "", "family" : "Hurst", "given" : "M. F.", "non-dropping-particle" : "", "parse-names" : false, "suffix" : "" }, { "dropping-particle" : "", "family" : "Nigam", "given" : "K.", "non-dropping-particle" : "", "parse-names" : false, "suffix" : "" } ], "container-title" : "Electronic Imaging - International Society for Optics and Photonics", "id" : "ITEM-2", "issued" : { "date-parts" : [ [ "2004" ] ] }, "page" : "27-34", "title" : "Retrieving topical sentiments from online document collections", "type" : "article-journal", "volume" : "5296" }, "uris" : [ "http://www.mendeley.com/documents/?uuid=5dec5af1-c444-41e5-9f19-df6e02b009e6" ] }, { "id" : "ITEM-3", "itemData" : { "DOI" : "10.1109/ICDM.2003.1250949", "ISBN" : "0769519784", "ISSN" : "15504786", "abstract" : "We present Sentiment Analyzer (SA) that extracts senti- ment (or opinion) about a subject from online text docu- ments. Instead of classifying the sentiment of an entire doc- ument about a subject, SA detects all references to the given subject, and determines sentiment in each of the references using natural language processing (NLP) techniques. Our sentiment analysis consists of 1) a topic specific feature term extraction, 2) sentiment extraction, and 3) (subject, sentiment) association by relationship analysis. SA utilizes two linguistic resources for the analysis: the sentiment lex- icon and the sentiment pattern database. The performance of the algorithms was verified on online product review ar- ticles (\u201cdigital camera\u201d and \u201cmusic\u201d reviews), and more general documents including general webpages and news articles.", "author" : [ { "dropping-particle" : "", "family" : "Yi", "given" : "J.", "non-dropping-particle" : "", "parse-names" : false, "suffix" : "" }, { "dropping-particle" : "", "family" : "Nasukawa", "given" : "T.", "non-dropping-particle" : "", "parse-names" : false, "suffix" : "" }, { "dropping-particle" : "", "family" : "Bunescu", "given" : "R.", "non-dropping-particle" : "", "parse-names" : false, "suffix" : "" }, { "dropping-particle" : "", "family" : "Niblack", "given" : "W.", "non-dropping-particle" : "", "parse-names" : false, "suffix" : "" } ], "container-title" : "Proceedings of the Third IEEE International Conference on Data Mining", "id" : "ITEM-3", "issued" : { "date-parts" : [ [ "2003" ] ] }, "page" : "427\u2013434", "title" : "Sentiment analyzer: Extracting sentiments about a given topic using natural language processing techniques", "type" : "article-journal", "volume" : "1401" }, "uris" : [ "http://www.mendeley.com/documents/?uuid=58a65164-3ba3-40dc-b80a-54246ad3e6a8" ] }, { "id" : "ITEM-4", "itemData" : { "DOI" : "10.1162/COLI_a_00049", "ISBN" : "0891-2017", "ISSN" : "0891-2017", "abstract" : "We present a lexicon-based approach to extracting sentiment from text. The Semantic Orientation CALculator (SO-CAL) uses dictionaries of words annotated with their semantic orientation (polarity and strength), and incorporates intensi\ufb01cation and negation. SO-CAL is applied to the polarity classi\ufb01cation task, the process of assigning a positive or negative label to a text that captures the text\u2019s opinion towards its main subject matter. We show that SO-CAL\u2019s performance is consistent across domains and on completely unseen data. Additionally, we describe the process of dictionary creation, and our use of Mechanical Turk to check dictionaries for consistency and reliability.", "author" : [ { "dropping-particle" : "", "family" : "Taboada", "given" : "Maite", "non-dropping-particle" : "", "parse-names" : false, "suffix" : "" }, { "dropping-particle" : "", "family" : "Brooke", "given" : "Julian", "non-dropping-particle" : "", "parse-names" : false, "suffix" : "" }, { "dropping-particle" : "", "family" : "Tofiloski", "given" : "Milan", "non-dropping-particle" : "", "parse-names" : false, "suffix" : "" }, { "dropping-particle" : "", "family" : "Voll", "given" : "Kimberly", "non-dropping-particle" : "", "parse-names" : false, "suffix" : "" }, { "dropping-particle" : "", "family" : "Stede", "given" : "Manfred", "non-dropping-particle" : "", "parse-names" : false, "suffix" : "" } ], "container-title" : "Computational Linguistics", "id" : "ITEM-4", "issue" : "2", "issued" : { "date-parts" : [ [ "2011" ] ] }, "page" : "267-307", "title" : "Lexicon-Based Methods for Sentiment Analysis", "type" : "article-journal", "volume" : "37" }, "uris" : [ "http://www.mendeley.com/documents/?uuid=1b4f9dbe-7ba9-495c-995b-03320b0b0028" ] } ], "mendeley" : { "formattedCitation" : "(Das &amp; Chen, 2007; Hurst &amp; Nigam, 2004; Taboada, Brooke, Tofiloski, Voll, &amp; Stede, 2011; Yi et al., 2003)", "plainTextFormattedCitation" : "(Das &amp; Chen, 2007; Hurst &amp; Nigam, 2004; Taboada, Brooke, Tofiloski, Voll, &amp; Stede, 2011; Yi et al., 2003)", "previouslyFormattedCitation" : "(Das &amp; Chen, 2007; Hurst &amp; Nigam, 2004; Taboada, Brooke, Tofiloski, Voll, &amp; Stede, 2011; Yi et al., 2003)" }, "properties" : { "noteIndex" : 0 }, "schema" : "https://github.com/citation-style-language/schema/raw/master/csl-citation.json" }</w:instrText>
      </w:r>
      <w:r w:rsidR="00C55B11" w:rsidRPr="004351D4">
        <w:rPr>
          <w:rFonts w:ascii="Times New Roman" w:hAnsi="Times New Roman" w:cs="Times New Roman"/>
        </w:rPr>
        <w:fldChar w:fldCharType="separate"/>
      </w:r>
      <w:r w:rsidR="00C55B11" w:rsidRPr="004351D4">
        <w:rPr>
          <w:rFonts w:ascii="Times New Roman" w:hAnsi="Times New Roman" w:cs="Times New Roman"/>
          <w:noProof/>
        </w:rPr>
        <w:t>(Das &amp; Chen, 2007; Hurst &amp; Nigam, 2004; Taboada, Brooke, Tofiloski, Voll, &amp; Stede, 2011; Yi et al., 2003)</w:t>
      </w:r>
      <w:r w:rsidR="00C55B11" w:rsidRPr="004351D4">
        <w:rPr>
          <w:rFonts w:ascii="Times New Roman" w:hAnsi="Times New Roman" w:cs="Times New Roman"/>
        </w:rPr>
        <w:fldChar w:fldCharType="end"/>
      </w:r>
      <w:r w:rsidR="00C55B11" w:rsidRPr="004351D4">
        <w:rPr>
          <w:rFonts w:ascii="Times New Roman" w:hAnsi="Times New Roman" w:cs="Times New Roman"/>
        </w:rPr>
        <w:t xml:space="preserve">. </w:t>
      </w:r>
      <w:r w:rsidR="006E4B34" w:rsidRPr="004351D4">
        <w:rPr>
          <w:rFonts w:ascii="Times New Roman" w:hAnsi="Times New Roman" w:cs="Times New Roman"/>
        </w:rPr>
        <w:t>However, w</w:t>
      </w:r>
      <w:r w:rsidR="00437054" w:rsidRPr="004351D4">
        <w:rPr>
          <w:rFonts w:ascii="Times New Roman" w:hAnsi="Times New Roman" w:cs="Times New Roman"/>
        </w:rPr>
        <w:t xml:space="preserve">ith more than </w:t>
      </w:r>
      <w:r w:rsidR="00FA47A4" w:rsidRPr="004351D4">
        <w:rPr>
          <w:rFonts w:ascii="Times New Roman" w:hAnsi="Times New Roman" w:cs="Times New Roman"/>
        </w:rPr>
        <w:t>two-hundred thousand</w:t>
      </w:r>
      <w:r w:rsidR="00437054" w:rsidRPr="004351D4">
        <w:rPr>
          <w:rFonts w:ascii="Times New Roman" w:hAnsi="Times New Roman" w:cs="Times New Roman"/>
        </w:rPr>
        <w:t xml:space="preserve"> English words extant </w:t>
      </w:r>
      <w:r w:rsidR="00437054" w:rsidRPr="004351D4">
        <w:rPr>
          <w:rFonts w:ascii="Times New Roman" w:hAnsi="Times New Roman" w:cs="Times New Roman"/>
        </w:rPr>
        <w:fldChar w:fldCharType="begin" w:fldLock="1"/>
      </w:r>
      <w:r w:rsidR="00A20150" w:rsidRPr="004351D4">
        <w:rPr>
          <w:rFonts w:ascii="Times New Roman" w:hAnsi="Times New Roman" w:cs="Times New Roman"/>
        </w:rPr>
        <w:instrText>ADDIN CSL_CITATION { "citationItems" : [ { "id" : "ITEM-1", "itemData" : { "URL" : "https://en.oxforddictionaries.com/explore/how-many-words-are-there-in-the-english-language", "accessed" : { "date-parts" : [ [ "2017", "5", "7" ] ] }, "author" : [ { "dropping-particle" : "", "family" : "Oxford Dictionaries", "given" : "", "non-dropping-particle" : "", "parse-names" : false, "suffix" : "" } ], "container-title" : "Oxford Dictionaries", "id" : "ITEM-1", "issued" : { "date-parts" : [ [ "2017" ] ] }, "title" : "How many words are there in the Engli...", "type" : "webpage" }, "uris" : [ "http://www.mendeley.com/documents/?uuid=cb08e6df-9553-3c4f-851e-f5bcb9730cd2" ] } ], "mendeley" : { "formattedCitation" : "(Oxford Dictionaries, 2017)", "plainTextFormattedCitation" : "(Oxford Dictionaries, 2017)", "previouslyFormattedCitation" : "(Oxford Dictionaries, 2017)" }, "properties" : { "noteIndex" : 0 }, "schema" : "https://github.com/citation-style-language/schema/raw/master/csl-citation.json" }</w:instrText>
      </w:r>
      <w:r w:rsidR="00437054" w:rsidRPr="004351D4">
        <w:rPr>
          <w:rFonts w:ascii="Times New Roman" w:hAnsi="Times New Roman" w:cs="Times New Roman"/>
        </w:rPr>
        <w:fldChar w:fldCharType="separate"/>
      </w:r>
      <w:r w:rsidR="00437054" w:rsidRPr="004351D4">
        <w:rPr>
          <w:rFonts w:ascii="Times New Roman" w:hAnsi="Times New Roman" w:cs="Times New Roman"/>
          <w:noProof/>
        </w:rPr>
        <w:t>(Oxford Dictionaries, 2017)</w:t>
      </w:r>
      <w:r w:rsidR="00437054" w:rsidRPr="004351D4">
        <w:rPr>
          <w:rFonts w:ascii="Times New Roman" w:hAnsi="Times New Roman" w:cs="Times New Roman"/>
        </w:rPr>
        <w:fldChar w:fldCharType="end"/>
      </w:r>
      <w:r w:rsidR="00437054" w:rsidRPr="004351D4">
        <w:rPr>
          <w:rFonts w:ascii="Times New Roman" w:hAnsi="Times New Roman" w:cs="Times New Roman"/>
        </w:rPr>
        <w:t>, t</w:t>
      </w:r>
      <w:r w:rsidR="00C55B11" w:rsidRPr="004351D4">
        <w:rPr>
          <w:rFonts w:ascii="Times New Roman" w:hAnsi="Times New Roman" w:cs="Times New Roman"/>
        </w:rPr>
        <w:t xml:space="preserve">he </w:t>
      </w:r>
      <w:r w:rsidR="00334F78" w:rsidRPr="004351D4">
        <w:rPr>
          <w:rFonts w:ascii="Times New Roman" w:hAnsi="Times New Roman" w:cs="Times New Roman"/>
        </w:rPr>
        <w:t xml:space="preserve">lexicon curation </w:t>
      </w:r>
      <w:r w:rsidR="00C55B11" w:rsidRPr="004351D4">
        <w:rPr>
          <w:rFonts w:ascii="Times New Roman" w:hAnsi="Times New Roman" w:cs="Times New Roman"/>
        </w:rPr>
        <w:t>process</w:t>
      </w:r>
      <w:r w:rsidR="00F36BF8" w:rsidRPr="004351D4">
        <w:rPr>
          <w:rFonts w:ascii="Times New Roman" w:hAnsi="Times New Roman" w:cs="Times New Roman"/>
        </w:rPr>
        <w:t xml:space="preserve"> is</w:t>
      </w:r>
      <w:r w:rsidR="00C55B11" w:rsidRPr="004351D4">
        <w:rPr>
          <w:rFonts w:ascii="Times New Roman" w:hAnsi="Times New Roman" w:cs="Times New Roman"/>
        </w:rPr>
        <w:t xml:space="preserve"> </w:t>
      </w:r>
      <w:r w:rsidR="00A04BA7" w:rsidRPr="004351D4">
        <w:rPr>
          <w:rFonts w:ascii="Times New Roman" w:hAnsi="Times New Roman" w:cs="Times New Roman"/>
        </w:rPr>
        <w:t xml:space="preserve">always </w:t>
      </w:r>
      <w:r w:rsidR="00437054" w:rsidRPr="004351D4">
        <w:rPr>
          <w:rFonts w:ascii="Times New Roman" w:hAnsi="Times New Roman" w:cs="Times New Roman"/>
        </w:rPr>
        <w:t xml:space="preserve">extremely </w:t>
      </w:r>
      <w:r w:rsidR="00437054" w:rsidRPr="004351D4">
        <w:rPr>
          <w:rFonts w:ascii="Times New Roman" w:hAnsi="Times New Roman" w:cs="Times New Roman"/>
          <w:noProof/>
        </w:rPr>
        <w:t>t</w:t>
      </w:r>
      <w:r w:rsidR="00306182" w:rsidRPr="004351D4">
        <w:rPr>
          <w:rFonts w:ascii="Times New Roman" w:hAnsi="Times New Roman" w:cs="Times New Roman"/>
          <w:noProof/>
        </w:rPr>
        <w:t>ime-</w:t>
      </w:r>
      <w:r w:rsidR="00E45164" w:rsidRPr="004351D4">
        <w:rPr>
          <w:rFonts w:ascii="Times New Roman" w:hAnsi="Times New Roman" w:cs="Times New Roman"/>
          <w:noProof/>
        </w:rPr>
        <w:t>consuming</w:t>
      </w:r>
      <w:r w:rsidR="00E94588" w:rsidRPr="004351D4">
        <w:rPr>
          <w:rFonts w:ascii="Times New Roman" w:hAnsi="Times New Roman" w:cs="Times New Roman"/>
        </w:rPr>
        <w:t xml:space="preserve">. </w:t>
      </w:r>
      <w:r w:rsidR="00B41653" w:rsidRPr="004351D4">
        <w:rPr>
          <w:rFonts w:ascii="Times New Roman" w:hAnsi="Times New Roman" w:cs="Times New Roman"/>
        </w:rPr>
        <w:t xml:space="preserve">Manually curated lexicons also suffer from </w:t>
      </w:r>
      <w:r w:rsidR="00E94588" w:rsidRPr="004351D4">
        <w:rPr>
          <w:rFonts w:ascii="Times New Roman" w:hAnsi="Times New Roman" w:cs="Times New Roman"/>
        </w:rPr>
        <w:t>subjectivity</w:t>
      </w:r>
      <w:r w:rsidR="00334F78" w:rsidRPr="004351D4">
        <w:rPr>
          <w:rFonts w:ascii="Times New Roman" w:hAnsi="Times New Roman" w:cs="Times New Roman"/>
        </w:rPr>
        <w:t xml:space="preserve"> </w:t>
      </w:r>
      <w:r w:rsidR="00B41653" w:rsidRPr="004351D4">
        <w:rPr>
          <w:rFonts w:ascii="Times New Roman" w:hAnsi="Times New Roman" w:cs="Times New Roman"/>
        </w:rPr>
        <w:t xml:space="preserve">problems because </w:t>
      </w:r>
      <w:r w:rsidR="001566BE" w:rsidRPr="004351D4">
        <w:rPr>
          <w:rFonts w:ascii="Times New Roman" w:hAnsi="Times New Roman" w:cs="Times New Roman"/>
        </w:rPr>
        <w:t>they depend largely on</w:t>
      </w:r>
      <w:r w:rsidR="00B41653" w:rsidRPr="004351D4">
        <w:rPr>
          <w:rFonts w:ascii="Times New Roman" w:hAnsi="Times New Roman" w:cs="Times New Roman"/>
        </w:rPr>
        <w:t xml:space="preserve"> each</w:t>
      </w:r>
      <w:r w:rsidR="00437054" w:rsidRPr="004351D4">
        <w:rPr>
          <w:rFonts w:ascii="Times New Roman" w:hAnsi="Times New Roman" w:cs="Times New Roman"/>
        </w:rPr>
        <w:t xml:space="preserve"> scholar</w:t>
      </w:r>
      <w:r w:rsidR="00334F78" w:rsidRPr="004351D4">
        <w:rPr>
          <w:rFonts w:ascii="Times New Roman" w:hAnsi="Times New Roman" w:cs="Times New Roman"/>
        </w:rPr>
        <w:t>’</w:t>
      </w:r>
      <w:r w:rsidR="00E94588" w:rsidRPr="004351D4">
        <w:rPr>
          <w:rFonts w:ascii="Times New Roman" w:hAnsi="Times New Roman" w:cs="Times New Roman"/>
        </w:rPr>
        <w:t xml:space="preserve">s </w:t>
      </w:r>
      <w:r w:rsidR="001566BE" w:rsidRPr="004351D4">
        <w:rPr>
          <w:rFonts w:ascii="Times New Roman" w:hAnsi="Times New Roman" w:cs="Times New Roman"/>
        </w:rPr>
        <w:t xml:space="preserve">own </w:t>
      </w:r>
      <w:r w:rsidR="00306182" w:rsidRPr="004351D4">
        <w:rPr>
          <w:rFonts w:ascii="Times New Roman" w:hAnsi="Times New Roman" w:cs="Times New Roman"/>
          <w:noProof/>
        </w:rPr>
        <w:t>judg</w:t>
      </w:r>
      <w:r w:rsidR="00334F78" w:rsidRPr="004351D4">
        <w:rPr>
          <w:rFonts w:ascii="Times New Roman" w:hAnsi="Times New Roman" w:cs="Times New Roman"/>
          <w:noProof/>
        </w:rPr>
        <w:t>ment</w:t>
      </w:r>
      <w:r w:rsidR="00F351D6" w:rsidRPr="004351D4">
        <w:rPr>
          <w:rFonts w:ascii="Times New Roman" w:hAnsi="Times New Roman" w:cs="Times New Roman"/>
        </w:rPr>
        <w:t>.</w:t>
      </w:r>
    </w:p>
    <w:p w14:paraId="03E3A325" w14:textId="6DBD689E" w:rsidR="009C63F8" w:rsidRPr="004351D4" w:rsidRDefault="00437054" w:rsidP="007A789D">
      <w:pPr>
        <w:rPr>
          <w:rFonts w:ascii="Times New Roman" w:hAnsi="Times New Roman" w:cs="Times New Roman"/>
        </w:rPr>
      </w:pPr>
      <w:r w:rsidRPr="004351D4">
        <w:rPr>
          <w:rFonts w:ascii="Times New Roman" w:hAnsi="Times New Roman" w:cs="Times New Roman"/>
        </w:rPr>
        <w:t>In this research, I</w:t>
      </w:r>
      <w:r w:rsidR="00BC4A1B" w:rsidRPr="004351D4">
        <w:rPr>
          <w:rFonts w:ascii="Times New Roman" w:hAnsi="Times New Roman" w:cs="Times New Roman"/>
        </w:rPr>
        <w:t xml:space="preserve"> build the </w:t>
      </w:r>
      <w:r w:rsidR="00BC4A1B" w:rsidRPr="004351D4">
        <w:rPr>
          <w:rFonts w:ascii="Times New Roman" w:hAnsi="Times New Roman" w:cs="Times New Roman"/>
        </w:rPr>
        <w:t>experience lexicon</w:t>
      </w:r>
      <w:r w:rsidR="00BC4A1B" w:rsidRPr="004351D4">
        <w:rPr>
          <w:rFonts w:ascii="Times New Roman" w:hAnsi="Times New Roman" w:cs="Times New Roman"/>
        </w:rPr>
        <w:t xml:space="preserve"> through a modified approach</w:t>
      </w:r>
      <w:r w:rsidRPr="004351D4">
        <w:rPr>
          <w:rFonts w:ascii="Times New Roman" w:hAnsi="Times New Roman" w:cs="Times New Roman"/>
        </w:rPr>
        <w:t>, i</w:t>
      </w:r>
      <w:r w:rsidR="00C55B11" w:rsidRPr="004351D4">
        <w:rPr>
          <w:rFonts w:ascii="Times New Roman" w:hAnsi="Times New Roman" w:cs="Times New Roman"/>
        </w:rPr>
        <w:t>dentify</w:t>
      </w:r>
      <w:r w:rsidRPr="004351D4">
        <w:rPr>
          <w:rFonts w:ascii="Times New Roman" w:hAnsi="Times New Roman" w:cs="Times New Roman"/>
        </w:rPr>
        <w:t>ing</w:t>
      </w:r>
      <w:r w:rsidR="00C55B11" w:rsidRPr="004351D4">
        <w:rPr>
          <w:rFonts w:ascii="Times New Roman" w:hAnsi="Times New Roman" w:cs="Times New Roman"/>
        </w:rPr>
        <w:t xml:space="preserve"> </w:t>
      </w:r>
      <w:r w:rsidR="00BC4A1B" w:rsidRPr="004351D4">
        <w:rPr>
          <w:rFonts w:ascii="Times New Roman" w:hAnsi="Times New Roman" w:cs="Times New Roman"/>
        </w:rPr>
        <w:t>the vocabulary</w:t>
      </w:r>
      <w:r w:rsidR="00FF6F80" w:rsidRPr="004351D4">
        <w:rPr>
          <w:rFonts w:ascii="Times New Roman" w:hAnsi="Times New Roman" w:cs="Times New Roman"/>
        </w:rPr>
        <w:t xml:space="preserve"> </w:t>
      </w:r>
      <w:r w:rsidR="00BC4A1B" w:rsidRPr="004351D4">
        <w:rPr>
          <w:rFonts w:ascii="Times New Roman" w:hAnsi="Times New Roman" w:cs="Times New Roman"/>
        </w:rPr>
        <w:t>of experiential</w:t>
      </w:r>
      <w:r w:rsidRPr="004351D4">
        <w:rPr>
          <w:rFonts w:ascii="Times New Roman" w:hAnsi="Times New Roman" w:cs="Times New Roman"/>
        </w:rPr>
        <w:t xml:space="preserve"> concepts </w:t>
      </w:r>
      <w:r w:rsidR="00C55B11" w:rsidRPr="004351D4">
        <w:rPr>
          <w:rFonts w:ascii="Times New Roman" w:hAnsi="Times New Roman" w:cs="Times New Roman"/>
        </w:rPr>
        <w:t xml:space="preserve">by </w:t>
      </w:r>
      <w:r w:rsidR="00FF6F80" w:rsidRPr="004351D4">
        <w:rPr>
          <w:rFonts w:ascii="Times New Roman" w:hAnsi="Times New Roman" w:cs="Times New Roman"/>
        </w:rPr>
        <w:t xml:space="preserve">the words’ </w:t>
      </w:r>
      <w:r w:rsidRPr="004351D4">
        <w:rPr>
          <w:rFonts w:ascii="Times New Roman" w:hAnsi="Times New Roman" w:cs="Times New Roman"/>
        </w:rPr>
        <w:t>definitions in accredited dictionaries</w:t>
      </w:r>
      <w:r w:rsidR="00FF6F80" w:rsidRPr="004351D4">
        <w:rPr>
          <w:rFonts w:ascii="Times New Roman" w:hAnsi="Times New Roman" w:cs="Times New Roman"/>
        </w:rPr>
        <w:t xml:space="preserve">. </w:t>
      </w:r>
      <w:r w:rsidR="00AB20B0" w:rsidRPr="004351D4">
        <w:rPr>
          <w:rFonts w:ascii="Times New Roman" w:hAnsi="Times New Roman" w:cs="Times New Roman"/>
        </w:rPr>
        <w:t>I</w:t>
      </w:r>
      <w:r w:rsidR="00AB20B0" w:rsidRPr="004351D4">
        <w:rPr>
          <w:rFonts w:ascii="Times New Roman" w:hAnsi="Times New Roman" w:cs="Times New Roman"/>
        </w:rPr>
        <w:t xml:space="preserve">n a study </w:t>
      </w:r>
      <w:r w:rsidR="00EE2F04" w:rsidRPr="004351D4">
        <w:rPr>
          <w:rFonts w:ascii="Times New Roman" w:hAnsi="Times New Roman" w:cs="Times New Roman"/>
        </w:rPr>
        <w:t>of</w:t>
      </w:r>
      <w:r w:rsidR="00AB20B0" w:rsidRPr="004351D4">
        <w:rPr>
          <w:rFonts w:ascii="Times New Roman" w:hAnsi="Times New Roman" w:cs="Times New Roman"/>
        </w:rPr>
        <w:t xml:space="preserve"> linguistic sexual equality</w:t>
      </w:r>
      <w:r w:rsidR="00AB20B0" w:rsidRPr="004351D4">
        <w:rPr>
          <w:rFonts w:ascii="Times New Roman" w:hAnsi="Times New Roman" w:cs="Times New Roman"/>
        </w:rPr>
        <w:t>, t</w:t>
      </w:r>
      <w:r w:rsidR="00BC4A1B" w:rsidRPr="004351D4">
        <w:rPr>
          <w:rFonts w:ascii="Times New Roman" w:hAnsi="Times New Roman" w:cs="Times New Roman"/>
        </w:rPr>
        <w:t xml:space="preserve">his approach was first adopted by </w:t>
      </w:r>
      <w:r w:rsidR="00BC4A1B" w:rsidRPr="004351D4">
        <w:rPr>
          <w:rFonts w:ascii="Times New Roman" w:hAnsi="Times New Roman" w:cs="Times New Roman"/>
          <w:noProof/>
        </w:rPr>
        <w:t>Bolukbasi</w:t>
      </w:r>
      <w:r w:rsidR="00BC4A1B" w:rsidRPr="004351D4">
        <w:rPr>
          <w:rFonts w:ascii="Times New Roman" w:hAnsi="Times New Roman" w:cs="Times New Roman"/>
        </w:rPr>
        <w:t xml:space="preserve"> and his colleagues</w:t>
      </w:r>
      <w:r w:rsidR="009C63F8" w:rsidRPr="004351D4">
        <w:rPr>
          <w:rFonts w:ascii="Times New Roman" w:hAnsi="Times New Roman" w:cs="Times New Roman"/>
        </w:rPr>
        <w:t xml:space="preserve">. They, for </w:t>
      </w:r>
      <w:r w:rsidR="000C4C91" w:rsidRPr="004351D4">
        <w:rPr>
          <w:rFonts w:ascii="Times New Roman" w:hAnsi="Times New Roman" w:cs="Times New Roman"/>
        </w:rPr>
        <w:t>instance</w:t>
      </w:r>
      <w:r w:rsidR="009C63F8" w:rsidRPr="004351D4">
        <w:rPr>
          <w:rFonts w:ascii="Times New Roman" w:hAnsi="Times New Roman" w:cs="Times New Roman"/>
        </w:rPr>
        <w:t>,</w:t>
      </w:r>
      <w:r w:rsidR="00BC4A1B" w:rsidRPr="004351D4">
        <w:rPr>
          <w:rFonts w:ascii="Times New Roman" w:hAnsi="Times New Roman" w:cs="Times New Roman"/>
        </w:rPr>
        <w:t xml:space="preserve"> </w:t>
      </w:r>
      <w:r w:rsidR="00705B0E" w:rsidRPr="004351D4">
        <w:rPr>
          <w:rFonts w:ascii="Times New Roman" w:hAnsi="Times New Roman" w:cs="Times New Roman"/>
        </w:rPr>
        <w:t>s</w:t>
      </w:r>
      <w:r w:rsidR="009C63F8" w:rsidRPr="004351D4">
        <w:rPr>
          <w:rFonts w:ascii="Times New Roman" w:hAnsi="Times New Roman" w:cs="Times New Roman"/>
        </w:rPr>
        <w:t>earched</w:t>
      </w:r>
      <w:r w:rsidR="00FF6F80" w:rsidRPr="004351D4">
        <w:rPr>
          <w:rFonts w:ascii="Times New Roman" w:hAnsi="Times New Roman" w:cs="Times New Roman"/>
        </w:rPr>
        <w:t xml:space="preserve"> female in all word definitions </w:t>
      </w:r>
      <w:r w:rsidR="009C63F8" w:rsidRPr="004351D4">
        <w:rPr>
          <w:rFonts w:ascii="Times New Roman" w:hAnsi="Times New Roman" w:cs="Times New Roman"/>
        </w:rPr>
        <w:t>in a dictionary to locate those words contain</w:t>
      </w:r>
      <w:r w:rsidR="00FF6F80" w:rsidRPr="004351D4">
        <w:rPr>
          <w:rFonts w:ascii="Times New Roman" w:hAnsi="Times New Roman" w:cs="Times New Roman"/>
        </w:rPr>
        <w:t xml:space="preserve"> the meaning of</w:t>
      </w:r>
      <w:r w:rsidR="00BC4A1B" w:rsidRPr="004351D4">
        <w:rPr>
          <w:rFonts w:ascii="Times New Roman" w:hAnsi="Times New Roman" w:cs="Times New Roman"/>
        </w:rPr>
        <w:t xml:space="preserve"> </w:t>
      </w:r>
      <w:r w:rsidR="009C63F8" w:rsidRPr="004351D4">
        <w:rPr>
          <w:rFonts w:ascii="Times New Roman" w:hAnsi="Times New Roman" w:cs="Times New Roman"/>
        </w:rPr>
        <w:t>woman</w:t>
      </w:r>
      <w:r w:rsidR="00FF6F80" w:rsidRPr="004351D4">
        <w:rPr>
          <w:rFonts w:ascii="Times New Roman" w:hAnsi="Times New Roman" w:cs="Times New Roman"/>
        </w:rPr>
        <w:t>, such as mother, queen, or alumna</w:t>
      </w:r>
      <w:r w:rsidR="00C55B11" w:rsidRPr="004351D4">
        <w:rPr>
          <w:rFonts w:ascii="Times New Roman" w:hAnsi="Times New Roman" w:cs="Times New Roman"/>
        </w:rPr>
        <w:t xml:space="preserve"> </w:t>
      </w:r>
      <w:r w:rsidR="00C55B11" w:rsidRPr="004351D4">
        <w:rPr>
          <w:rFonts w:ascii="Times New Roman" w:hAnsi="Times New Roman" w:cs="Times New Roman"/>
        </w:rPr>
        <w:fldChar w:fldCharType="begin" w:fldLock="1"/>
      </w:r>
      <w:r w:rsidR="00C55B11" w:rsidRPr="004351D4">
        <w:rPr>
          <w:rFonts w:ascii="Times New Roman" w:hAnsi="Times New Roman" w:cs="Times New Roman"/>
        </w:rPr>
        <w:instrText>ADDIN CSL_CITATION { "citationItems" : [ { "id" : "ITEM-1", "itemData" : { "author" : [ { "dropping-particle" : "", "family" : "Bolukbasi", "given" : "Tolga", "non-dropping-particle" : "", "parse-names" : false, "suffix" : "" }, { "dropping-particle" : "", "family" : "Chang", "given" : "Kai-wei", "non-dropping-particle" : "", "parse-names" : false, "suffix" : "" }, { "dropping-particle" : "", "family" : "Zou", "given" : "James", "non-dropping-particle" : "", "parse-names" : false, "suffix" : "" }, { "dropping-particle" : "", "family" : "Saligrama", "given" : "Venkatesh", "non-dropping-particle" : "", "parse-names" : false, "suffix" : "" }, { "dropping-particle" : "", "family" : "Kalai", "given" : "Adam", "non-dropping-particle" : "", "parse-names" : false, "suffix" : "" } ], "id" : "ITEM-1", "issue" : "Nips", "issued" : { "date-parts" : [ [ "2016" ] ] }, "page" : "1-9", "title" : "6228-Man-Is-To-Computer-Programmer-As-Woman-Is-To-Homemaker-Debiasing-Word-Embeddings", "type" : "article-journal" }, "uris" : [ "http://www.mendeley.com/documents/?uuid=b87e1993-b367-4f07-94ea-ae789bc2dea7" ] } ], "mendeley" : { "formattedCitation" : "(Bolukbasi, Chang, Zou, Saligrama, &amp; Kalai, 2016)", "plainTextFormattedCitation" : "(Bolukbasi, Chang, Zou, Saligrama, &amp; Kalai, 2016)", "previouslyFormattedCitation" : "(Bolukbasi, Chang, Zou, Saligrama, &amp; Kalai, 2016)" }, "properties" : { "noteIndex" : 0 }, "schema" : "https://github.com/citation-style-language/schema/raw/master/csl-citation.json" }</w:instrText>
      </w:r>
      <w:r w:rsidR="00C55B11" w:rsidRPr="004351D4">
        <w:rPr>
          <w:rFonts w:ascii="Times New Roman" w:hAnsi="Times New Roman" w:cs="Times New Roman"/>
        </w:rPr>
        <w:fldChar w:fldCharType="separate"/>
      </w:r>
      <w:r w:rsidR="00C55B11" w:rsidRPr="004351D4">
        <w:rPr>
          <w:rFonts w:ascii="Times New Roman" w:hAnsi="Times New Roman" w:cs="Times New Roman"/>
          <w:noProof/>
        </w:rPr>
        <w:t>(Bolukbasi, Chang, Zou, Saligrama, &amp; Kalai, 2016)</w:t>
      </w:r>
      <w:r w:rsidR="00C55B11" w:rsidRPr="004351D4">
        <w:rPr>
          <w:rFonts w:ascii="Times New Roman" w:hAnsi="Times New Roman" w:cs="Times New Roman"/>
        </w:rPr>
        <w:fldChar w:fldCharType="end"/>
      </w:r>
      <w:r w:rsidR="00FA47A4" w:rsidRPr="004351D4">
        <w:rPr>
          <w:rFonts w:ascii="Times New Roman" w:hAnsi="Times New Roman" w:cs="Times New Roman"/>
        </w:rPr>
        <w:t xml:space="preserve">. </w:t>
      </w:r>
      <w:r w:rsidR="009C63F8" w:rsidRPr="004351D4">
        <w:rPr>
          <w:rFonts w:ascii="Times New Roman" w:hAnsi="Times New Roman" w:cs="Times New Roman"/>
        </w:rPr>
        <w:t xml:space="preserve">In this research, I apply </w:t>
      </w:r>
      <w:r w:rsidR="00FA47A4" w:rsidRPr="004351D4">
        <w:rPr>
          <w:rFonts w:ascii="Times New Roman" w:hAnsi="Times New Roman" w:cs="Times New Roman"/>
        </w:rPr>
        <w:t>this inverse</w:t>
      </w:r>
      <w:r w:rsidR="00870693" w:rsidRPr="004351D4">
        <w:rPr>
          <w:rFonts w:ascii="Times New Roman" w:hAnsi="Times New Roman" w:cs="Times New Roman"/>
        </w:rPr>
        <w:t>d</w:t>
      </w:r>
      <w:r w:rsidR="00FA47A4" w:rsidRPr="004351D4">
        <w:rPr>
          <w:rFonts w:ascii="Times New Roman" w:hAnsi="Times New Roman" w:cs="Times New Roman"/>
        </w:rPr>
        <w:t xml:space="preserve"> dictionary search in W</w:t>
      </w:r>
      <w:r w:rsidR="009C63F8" w:rsidRPr="004351D4">
        <w:rPr>
          <w:rFonts w:ascii="Times New Roman" w:hAnsi="Times New Roman" w:cs="Times New Roman"/>
        </w:rPr>
        <w:t xml:space="preserve">ebster’s Unabridged Dictionary to identify the </w:t>
      </w:r>
      <w:r w:rsidR="009C63F8" w:rsidRPr="004351D4">
        <w:rPr>
          <w:rFonts w:ascii="Times New Roman" w:hAnsi="Times New Roman" w:cs="Times New Roman"/>
        </w:rPr>
        <w:t>experiential words</w:t>
      </w:r>
      <w:r w:rsidR="009C63F8" w:rsidRPr="004351D4">
        <w:rPr>
          <w:rFonts w:ascii="Times New Roman" w:hAnsi="Times New Roman" w:cs="Times New Roman"/>
        </w:rPr>
        <w:t>—words related to an experience</w:t>
      </w:r>
      <w:r w:rsidR="00FA47A4" w:rsidRPr="004351D4">
        <w:rPr>
          <w:rFonts w:ascii="Times New Roman" w:hAnsi="Times New Roman" w:cs="Times New Roman"/>
        </w:rPr>
        <w:t xml:space="preserve">. </w:t>
      </w:r>
      <w:r w:rsidR="00174264" w:rsidRPr="004351D4">
        <w:rPr>
          <w:rFonts w:ascii="Times New Roman" w:hAnsi="Times New Roman" w:cs="Times New Roman"/>
        </w:rPr>
        <w:t>S</w:t>
      </w:r>
      <w:r w:rsidR="00174264" w:rsidRPr="004351D4">
        <w:rPr>
          <w:rFonts w:ascii="Times New Roman" w:hAnsi="Times New Roman" w:cs="Times New Roman"/>
        </w:rPr>
        <w:t>uch as feel, emotion, and event</w:t>
      </w:r>
      <w:r w:rsidR="00174264" w:rsidRPr="004351D4">
        <w:rPr>
          <w:rFonts w:ascii="Times New Roman" w:hAnsi="Times New Roman" w:cs="Times New Roman"/>
        </w:rPr>
        <w:t xml:space="preserve">, 23 key words are used in the search, </w:t>
      </w:r>
      <w:r w:rsidR="00DC6AE6" w:rsidRPr="004351D4">
        <w:rPr>
          <w:rFonts w:ascii="Times New Roman" w:hAnsi="Times New Roman" w:cs="Times New Roman"/>
        </w:rPr>
        <w:t xml:space="preserve">resulting in two thousand experiential words constituting the lexicon. </w:t>
      </w:r>
      <w:r w:rsidR="009C63F8" w:rsidRPr="004351D4">
        <w:rPr>
          <w:rFonts w:ascii="Times New Roman" w:hAnsi="Times New Roman" w:cs="Times New Roman"/>
        </w:rPr>
        <w:t>The experience lexicon is</w:t>
      </w:r>
      <w:r w:rsidR="00FA47A4" w:rsidRPr="004351D4">
        <w:rPr>
          <w:rFonts w:ascii="Times New Roman" w:hAnsi="Times New Roman" w:cs="Times New Roman"/>
        </w:rPr>
        <w:t xml:space="preserve"> then expanded by WordNet, a </w:t>
      </w:r>
      <w:r w:rsidR="007D5D35" w:rsidRPr="004351D4">
        <w:rPr>
          <w:rFonts w:ascii="Times New Roman" w:hAnsi="Times New Roman" w:cs="Times New Roman"/>
        </w:rPr>
        <w:t xml:space="preserve">respectful </w:t>
      </w:r>
      <w:r w:rsidR="00FA47A4" w:rsidRPr="004351D4">
        <w:rPr>
          <w:rFonts w:ascii="Times New Roman" w:hAnsi="Times New Roman" w:cs="Times New Roman"/>
        </w:rPr>
        <w:t xml:space="preserve">lexical database curating cognitive synonyms </w:t>
      </w:r>
      <w:r w:rsidR="007D5D35" w:rsidRPr="004351D4">
        <w:rPr>
          <w:rFonts w:ascii="Times New Roman" w:hAnsi="Times New Roman" w:cs="Times New Roman"/>
        </w:rPr>
        <w:t xml:space="preserve">by scholars from Princeton University </w:t>
      </w:r>
      <w:r w:rsidR="00FA47A4" w:rsidRPr="004351D4">
        <w:rPr>
          <w:rFonts w:ascii="Times New Roman" w:hAnsi="Times New Roman" w:cs="Times New Roman"/>
        </w:rPr>
        <w:fldChar w:fldCharType="begin" w:fldLock="1"/>
      </w:r>
      <w:r w:rsidR="00FA47A4" w:rsidRPr="004351D4">
        <w:rPr>
          <w:rFonts w:ascii="Times New Roman" w:hAnsi="Times New Roman" w:cs="Times New Roman"/>
        </w:rPr>
        <w:instrText>ADDIN CSL_CITATION { "citationItems" : [ { "id" : "ITEM-1", "itemData" : { "abstract" : "Sentiment Analysis aims at determining the overall po- larity of a document, for instance, identifying whether a movie reviewappreciates or criticizes a movie. We present a machine learning based approach to this problem similar to text categorization. The technique is made more effective by incorporating linguistic knowledge gathered throughWord- net1 synonymy graphs. A method to improve the accuracy of classification over a set of test documents is finally given.", "author" : [ { "dropping-particle" : "", "family" : "Agarwal", "given" : "Alekh", "non-dropping-particle" : "", "parse-names" : false, "suffix" : "" }, { "dropping-particle" : "", "family" : "Bhattacharyya", "given" : "Pushpak", "non-dropping-particle" : "", "parse-names" : false, "suffix" : "" } ], "container-title" : "Proceedings of the International Conference on Natural Language Processing", "id" : "ITEM-1", "issued" : { "date-parts" : [ [ "2005" ] ] }, "page" : "238-247", "title" : "Sentiment Analysis : a new approach for effective use of linguistic knowledge and exploiting similarities in a set of documents to be classified", "type" : "article-journal" }, "uris" : [ "http://www.mendeley.com/documents/?uuid=7787533e-4dc9-42f9-85a6-efa0e8705c2b" ] }, { "id" : "ITEM-2", "itemData" : { "DOI" : "10.21427/D77S56", "abstract" : "Sentiment classification concerns the use of automatic methods for predicting the orientation of subjective content on text documents, with applications on a number of areas including recommender and advertising systems, customer intelligence and information retrieval. SentiWordNet is an opinion lexicon derived from the WordNet database where each term is associated with numerical scores indicating positive and negative sentiment information. This research presents the results of applying the SentiWordNet lexical resource to the problem of automatic sentiment classification of film reviews. Our approach comprises counting positive and negative term scores to determine sentiment orientation, and an improvement is presented by building a data set of relevant features using SentiWordNet as source, and applied to a machine learning classifier. We find that results obtained with SentiWordNet are in line with similar approaches using manual lexicons seen in the literature. In addition, our feature set approach yielded improvements over the baseline term counting method. The results indicate SentiWordNet could be used as an important resource for sentiment classification tasks. Additional considerations are made on possible further improvements to the method and its use in conjunction with other techniques.", "author" : [ { "dropping-particle" : "", "family" : "Ohana", "given" : "Bruno", "non-dropping-particle" : "", "parse-names" : false, "suffix" : "" }, { "dropping-particle" : "", "family" : "Tierney", "given" : "Brendan", "non-dropping-particle" : "", "parse-names" : false, "suffix" : "" } ], "container-title" : "School of Computing 9th. IT &amp; T Conference", "id" : "ITEM-2", "issued" : { "date-parts" : [ [ "2009" ] ] }, "page" : "13", "title" : "Sentiment classification of reviews using SentiWordNet", "type" : "article-journal" }, "uris" : [ "http://www.mendeley.com/documents/?uuid=e628e8e9-1cf3-477f-9afa-fdaedeeafac1" ] } ], "mendeley" : { "formattedCitation" : "(Agarwal &amp; Bhattacharyya, 2005; Ohana &amp; Tierney, 2009)", "plainTextFormattedCitation" : "(Agarwal &amp; Bhattacharyya, 2005; Ohana &amp; Tierney, 2009)", "previouslyFormattedCitation" : "(Agarwal &amp; Bhattacharyya, 2005; Ohana &amp; Tierney, 2009)" }, "properties" : { "noteIndex" : 0 }, "schema" : "https://github.com/citation-style-language/schema/raw/master/csl-citation.json" }</w:instrText>
      </w:r>
      <w:r w:rsidR="00FA47A4" w:rsidRPr="004351D4">
        <w:rPr>
          <w:rFonts w:ascii="Times New Roman" w:hAnsi="Times New Roman" w:cs="Times New Roman"/>
        </w:rPr>
        <w:fldChar w:fldCharType="separate"/>
      </w:r>
      <w:r w:rsidR="00FA47A4" w:rsidRPr="004351D4">
        <w:rPr>
          <w:rFonts w:ascii="Times New Roman" w:hAnsi="Times New Roman" w:cs="Times New Roman"/>
          <w:noProof/>
        </w:rPr>
        <w:t>(Agarwal &amp; Bhattacharyya, 2005; Ohana &amp; Tierney, 2009)</w:t>
      </w:r>
      <w:r w:rsidR="00FA47A4" w:rsidRPr="004351D4">
        <w:rPr>
          <w:rFonts w:ascii="Times New Roman" w:hAnsi="Times New Roman" w:cs="Times New Roman"/>
        </w:rPr>
        <w:fldChar w:fldCharType="end"/>
      </w:r>
      <w:r w:rsidR="00FA47A4" w:rsidRPr="004351D4">
        <w:rPr>
          <w:rFonts w:ascii="Times New Roman" w:hAnsi="Times New Roman" w:cs="Times New Roman"/>
        </w:rPr>
        <w:t>.</w:t>
      </w:r>
      <w:r w:rsidR="009C63F8" w:rsidRPr="004351D4">
        <w:rPr>
          <w:rFonts w:ascii="Times New Roman" w:hAnsi="Times New Roman" w:cs="Times New Roman"/>
        </w:rPr>
        <w:t xml:space="preserve"> </w:t>
      </w:r>
      <w:r w:rsidR="002E473C" w:rsidRPr="004351D4">
        <w:rPr>
          <w:rFonts w:ascii="Times New Roman" w:hAnsi="Times New Roman" w:cs="Times New Roman"/>
        </w:rPr>
        <w:t>To ensure the curated lexicons</w:t>
      </w:r>
      <w:r w:rsidR="009C63F8" w:rsidRPr="004351D4">
        <w:rPr>
          <w:rFonts w:ascii="Times New Roman" w:hAnsi="Times New Roman" w:cs="Times New Roman"/>
        </w:rPr>
        <w:t xml:space="preserve"> complete, </w:t>
      </w:r>
      <w:r w:rsidR="009C63F8" w:rsidRPr="004351D4">
        <w:rPr>
          <w:rFonts w:ascii="Times New Roman" w:hAnsi="Times New Roman" w:cs="Times New Roman"/>
        </w:rPr>
        <w:t xml:space="preserve">expansions by </w:t>
      </w:r>
      <w:r w:rsidR="009C63F8" w:rsidRPr="004351D4">
        <w:rPr>
          <w:rFonts w:ascii="Times New Roman" w:hAnsi="Times New Roman" w:cs="Times New Roman"/>
        </w:rPr>
        <w:t>WordNet</w:t>
      </w:r>
      <w:r w:rsidR="002E473C" w:rsidRPr="004351D4">
        <w:rPr>
          <w:rFonts w:ascii="Times New Roman" w:hAnsi="Times New Roman" w:cs="Times New Roman"/>
        </w:rPr>
        <w:t xml:space="preserve"> are</w:t>
      </w:r>
      <w:r w:rsidR="009C63F8" w:rsidRPr="004351D4">
        <w:rPr>
          <w:rFonts w:ascii="Times New Roman" w:hAnsi="Times New Roman" w:cs="Times New Roman"/>
        </w:rPr>
        <w:t xml:space="preserve"> common and </w:t>
      </w:r>
      <w:r w:rsidR="009C63F8" w:rsidRPr="004351D4">
        <w:rPr>
          <w:rFonts w:ascii="Times New Roman" w:hAnsi="Times New Roman" w:cs="Times New Roman"/>
        </w:rPr>
        <w:t>proved useful</w:t>
      </w:r>
      <w:r w:rsidR="009C63F8" w:rsidRPr="004351D4">
        <w:rPr>
          <w:rFonts w:ascii="Times New Roman" w:hAnsi="Times New Roman" w:cs="Times New Roman"/>
        </w:rPr>
        <w:t xml:space="preserve"> </w:t>
      </w:r>
      <w:r w:rsidR="009C63F8" w:rsidRPr="004351D4">
        <w:rPr>
          <w:rFonts w:ascii="Times New Roman" w:hAnsi="Times New Roman" w:cs="Times New Roman"/>
        </w:rPr>
        <w:fldChar w:fldCharType="begin" w:fldLock="1"/>
      </w:r>
      <w:r w:rsidR="009C63F8" w:rsidRPr="004351D4">
        <w:rPr>
          <w:rFonts w:ascii="Times New Roman" w:hAnsi="Times New Roman" w:cs="Times New Roman"/>
        </w:rPr>
        <w:instrText>ADDIN CSL_CITATION { "citationItems" : [ { "id" : "ITEM-1", "itemData" : { "abstract" : "We report work on using knowledge of senti- ment-bearing words in statistical approaches to automatic sentiment analysis and opinion mining (SA &amp; OM). Our main contribution lies in constructing document feature vectors that are sentiment-sensitive and use word knowledge. This is achieved by incorporating sentiment-bearing words as features in docu- ment vectors, extracted with the help of Sen- tiWordNet which is essentially the wordnet with sentiment scores attached to the synsets. Support Vector Machines (SVM) have been used to classify documents into positive and negative polarity (i.e., sentiment) classes. Ex- periments show that we achieve state of art performance in sentiment analysis of standard movie reviews dataset and locally created product review dataset.", "author" : [ { "dropping-particle" : "", "family" : "Verma", "given" : "Shitanshu", "non-dropping-particle" : "", "parse-names" : false, "suffix" : "" }, { "dropping-particle" : "", "family" : "Pushpak Bhattacharyya", "given" : "", "non-dropping-particle" : "", "parse-names" : false, "suffix" : "" } ], "container-title" : "Proceedings of ICON", "id" : "ITEM-1", "issued" : { "date-parts" : [ [ "2009" ] ] }, "title" : "Incorporating semantic knowledge for sentiment analysis", "type" : "article-journal" }, "uris" : [ "http://www.mendeley.com/documents/?uuid=4250a0fc-30c5-4355-ac15-a41aa3021a2c" ] }, { "id" : "ITEM-2", "itemData" : { "author" : [ { "dropping-particle" : "", "family" : "FL Cruz, JA Troyano", "given" : "FJ Ortega", "non-dropping-particle" : "", "parse-names" : false, "suffix" : "" } ], "id" : "ITEM-2", "issued" : { "date-parts" : [ [ "2011" ] ] }, "title" : "Automatic expansion of feature-level opinion lexicons", "type" : "article-journal" }, "uris" : [ "http://www.mendeley.com/documents/?uuid=7af1a839-44e8-4852-9955-41a0795b727c" ] } ], "mendeley" : { "formattedCitation" : "(FL Cruz, JA Troyano, 2011; Verma &amp; Pushpak Bhattacharyya, 2009)", "plainTextFormattedCitation" : "(FL Cruz, JA Troyano, 2011; Verma &amp; Pushpak Bhattacharyya, 2009)", "previouslyFormattedCitation" : "(FL Cruz, JA Troyano, 2011; Verma &amp; Pushpak Bhattacharyya, 2009)" }, "properties" : { "noteIndex" : 0 }, "schema" : "https://github.com/citation-style-language/schema/raw/master/csl-citation.json" }</w:instrText>
      </w:r>
      <w:r w:rsidR="009C63F8" w:rsidRPr="004351D4">
        <w:rPr>
          <w:rFonts w:ascii="Times New Roman" w:hAnsi="Times New Roman" w:cs="Times New Roman"/>
        </w:rPr>
        <w:fldChar w:fldCharType="separate"/>
      </w:r>
      <w:r w:rsidR="009C63F8" w:rsidRPr="004351D4">
        <w:rPr>
          <w:rFonts w:ascii="Times New Roman" w:hAnsi="Times New Roman" w:cs="Times New Roman"/>
          <w:noProof/>
        </w:rPr>
        <w:t>(FL Cruz, JA Troyano, 2011; Verma &amp; Pushpak Bhattacharyya, 2009)</w:t>
      </w:r>
      <w:r w:rsidR="009C63F8" w:rsidRPr="004351D4">
        <w:rPr>
          <w:rFonts w:ascii="Times New Roman" w:hAnsi="Times New Roman" w:cs="Times New Roman"/>
        </w:rPr>
        <w:fldChar w:fldCharType="end"/>
      </w:r>
      <w:r w:rsidR="009C63F8" w:rsidRPr="004351D4">
        <w:rPr>
          <w:rFonts w:ascii="Times New Roman" w:hAnsi="Times New Roman" w:cs="Times New Roman"/>
        </w:rPr>
        <w:t xml:space="preserve"> and</w:t>
      </w:r>
      <w:r w:rsidR="009C63F8" w:rsidRPr="004351D4">
        <w:rPr>
          <w:rFonts w:ascii="Times New Roman" w:hAnsi="Times New Roman" w:cs="Times New Roman"/>
        </w:rPr>
        <w:t xml:space="preserve"> </w:t>
      </w:r>
      <w:r w:rsidR="009C63F8" w:rsidRPr="004351D4">
        <w:rPr>
          <w:rFonts w:ascii="Times New Roman" w:hAnsi="Times New Roman" w:cs="Times New Roman"/>
        </w:rPr>
        <w:t xml:space="preserve">often seen in sentiment analysis </w:t>
      </w:r>
      <w:r w:rsidR="00B041A1" w:rsidRPr="004351D4">
        <w:rPr>
          <w:rFonts w:ascii="Times New Roman" w:hAnsi="Times New Roman" w:cs="Times New Roman"/>
        </w:rPr>
        <w:t>approaches</w:t>
      </w:r>
      <w:r w:rsidR="009C63F8" w:rsidRPr="004351D4">
        <w:rPr>
          <w:rFonts w:ascii="Times New Roman" w:hAnsi="Times New Roman" w:cs="Times New Roman"/>
        </w:rPr>
        <w:t xml:space="preserve"> </w:t>
      </w:r>
      <w:r w:rsidR="009C63F8" w:rsidRPr="004351D4">
        <w:rPr>
          <w:rFonts w:ascii="Times New Roman" w:hAnsi="Times New Roman" w:cs="Times New Roman"/>
        </w:rPr>
        <w:fldChar w:fldCharType="begin" w:fldLock="1"/>
      </w:r>
      <w:r w:rsidR="009C63F8" w:rsidRPr="004351D4">
        <w:rPr>
          <w:rFonts w:ascii="Times New Roman" w:hAnsi="Times New Roman" w:cs="Times New Roman"/>
        </w:rPr>
        <w:instrText>ADDIN CSL_CITATION { "citationItems" : [ { "id" : "ITEM-1", "itemData" : { "DOI" : "10.1.1.60.8316", "ISBN" : "1-932432-59-0", "abstract" : "Many of the tasks required for semantic tagging of phrases and texts rely on a list of words annotated with some semantic features. We present a method for extracting sentiment-bearing adjectives from WordNet using the Sentiment Tag Extraction Program (STEP). We did 58 STEP runs on unique non-intersecting seed lists drawn from manually annotated list of positive and negative adjectives and evaluated the results against other manually annotated lists. The 58 runs were then collapsed into a single set of 7, 813 unique words. For each word we computed a Net Overlap Score by subtracting the total number of runs assigning this word a negative sentiment from the total of the runs that consider it positive. We demonstrate that Net Overlap Score can be used as a measure of the words degree of membership in the fuzzy category of sentiment: the core adjectives, which had the highest Net Overlap scores, were identi?ed most accurately both by STEP and by human annotators, while the words on the periphery of the category had the lowest scores and were associated with low rates of inter-annotator agreement.", "author" : [ { "dropping-particle" : "", "family" : "Andreevskaia", "given" : "A.", "non-dropping-particle" : "", "parse-names" : false, "suffix" : "" }, { "dropping-particle" : "", "family" : "Bergler", "given" : "S.", "non-dropping-particle" : "", "parse-names" : false, "suffix" : "" } ], "container-title" : "Proceedings of EACL", "id" : "ITEM-1", "issued" : { "date-parts" : [ [ "2006" ] ] }, "page" : "209-216", "title" : "Mining WordNet for fuzzy sentiment: Sentiment tag extraction from WordNet glosses", "type" : "article-journal", "volume" : "6" }, "uris" : [ "http://www.mendeley.com/documents/?uuid=507b505b-6dda-47d3-8ce3-7f8c25a65c2d" ] }, { "id" : "ITEM-2", "itemData" : { "DOI" : "10.1109/ICoSP.2012.6491803", "ISBN" : "9781467321945", "ISSN" : "2164-5221", "abstract" : "SenticNet is currently one of the most comprehensive freely available semantic resources for opinion mining. However, it only provides numerical polarity scores, while more detailed sentiment-related information for its concepts is often desirable. Another important resource for opinion mining and sentiment analysis is WordNet-Affect, which in turn lacks quantitative information. We report a work on automatically merging these two resources by assigning emotion labels to more than 2700 concepts", "author" : [ { "dropping-particle" : "", "family" : "Poria", "given" : "Soujanya", "non-dropping-particle" : "", "parse-names" : false, "suffix" : "" }, { "dropping-particle" : "", "family" : "Gelbukh", "given" : "Alexander", "non-dropping-particle" : "", "parse-names" : false, "suffix" : "" }, { "dropping-particle" : "", "family" : "Cambria", "given" : "Erik", "non-dropping-particle" : "", "parse-names" : false, "suffix" : "" }, { "dropping-particle" : "", "family" : "Yang", "given" : "Peipei", "non-dropping-particle" : "", "parse-names" : false, "suffix" : "" }, { "dropping-particle" : "", "family" : "Hussain", "given" : "Amir", "non-dropping-particle" : "", "parse-names" : false, "suffix" : "" }, { "dropping-particle" : "", "family" : "Durrani", "given" : "Tariq", "non-dropping-particle" : "", "parse-names" : false, "suffix" : "" } ], "container-title" : "International Conference on Signal Processing Proceedings, ICSP", "id" : "ITEM-2", "issued" : { "date-parts" : [ [ "2012" ] ] }, "page" : "1251-1255", "title" : "Merging SenticNet and WordNet-Affect emotion lists for sentiment analysis", "type" : "article-journal", "volume" : "2" }, "uris" : [ "http://www.mendeley.com/documents/?uuid=c134c49d-e3d1-494e-a9d8-dfd56a6b0690" ] } ], "mendeley" : { "formattedCitation" : "(Andreevskaia &amp; Bergler, 2006; Poria et al., 2012)", "plainTextFormattedCitation" : "(Andreevskaia &amp; Bergler, 2006; Poria et al., 2012)", "previouslyFormattedCitation" : "(Andreevskaia &amp; Bergler, 2006; Poria et al., 2012)" }, "properties" : { "noteIndex" : 0 }, "schema" : "https://github.com/citation-style-language/schema/raw/master/csl-citation.json" }</w:instrText>
      </w:r>
      <w:r w:rsidR="009C63F8" w:rsidRPr="004351D4">
        <w:rPr>
          <w:rFonts w:ascii="Times New Roman" w:hAnsi="Times New Roman" w:cs="Times New Roman"/>
        </w:rPr>
        <w:fldChar w:fldCharType="separate"/>
      </w:r>
      <w:r w:rsidR="009C63F8" w:rsidRPr="004351D4">
        <w:rPr>
          <w:rFonts w:ascii="Times New Roman" w:hAnsi="Times New Roman" w:cs="Times New Roman"/>
          <w:noProof/>
        </w:rPr>
        <w:t>(Andreevskaia &amp; Bergler, 2006; Poria et al., 2012)</w:t>
      </w:r>
      <w:r w:rsidR="009C63F8" w:rsidRPr="004351D4">
        <w:rPr>
          <w:rFonts w:ascii="Times New Roman" w:hAnsi="Times New Roman" w:cs="Times New Roman"/>
        </w:rPr>
        <w:fldChar w:fldCharType="end"/>
      </w:r>
      <w:r w:rsidR="009C63F8" w:rsidRPr="004351D4">
        <w:rPr>
          <w:rFonts w:ascii="Times New Roman" w:hAnsi="Times New Roman" w:cs="Times New Roman"/>
        </w:rPr>
        <w:t>.</w:t>
      </w:r>
    </w:p>
    <w:p w14:paraId="241CFA49" w14:textId="397D96B7" w:rsidR="00BB1BFE" w:rsidRPr="004351D4" w:rsidRDefault="000E1013" w:rsidP="0092643B">
      <w:pPr>
        <w:rPr>
          <w:rFonts w:ascii="Times New Roman" w:hAnsi="Times New Roman" w:cs="Times New Roman"/>
        </w:rPr>
      </w:pPr>
      <w:r w:rsidRPr="004351D4">
        <w:rPr>
          <w:rFonts w:ascii="Times New Roman" w:hAnsi="Times New Roman" w:cs="Times New Roman"/>
        </w:rPr>
        <w:t>This research applies the experience lexicon in building a model f</w:t>
      </w:r>
      <w:bookmarkStart w:id="0" w:name="_GoBack"/>
      <w:bookmarkEnd w:id="0"/>
      <w:r w:rsidRPr="004351D4">
        <w:rPr>
          <w:rFonts w:ascii="Times New Roman" w:hAnsi="Times New Roman" w:cs="Times New Roman"/>
        </w:rPr>
        <w:t>or identifying the specific types of experience delivered in each video games</w:t>
      </w:r>
      <w:r w:rsidR="007A63D8" w:rsidRPr="004351D4">
        <w:rPr>
          <w:rFonts w:ascii="Times New Roman" w:hAnsi="Times New Roman" w:cs="Times New Roman"/>
        </w:rPr>
        <w:t xml:space="preserve">. </w:t>
      </w:r>
      <w:r w:rsidR="0083747C" w:rsidRPr="004351D4">
        <w:rPr>
          <w:rFonts w:ascii="Times New Roman" w:hAnsi="Times New Roman" w:cs="Times New Roman"/>
        </w:rPr>
        <w:t xml:space="preserve">To make </w:t>
      </w:r>
      <w:r w:rsidR="00C5581F" w:rsidRPr="004351D4">
        <w:rPr>
          <w:rFonts w:ascii="Times New Roman" w:hAnsi="Times New Roman" w:cs="Times New Roman"/>
        </w:rPr>
        <w:t xml:space="preserve">the result </w:t>
      </w:r>
      <w:r w:rsidR="007A63D8" w:rsidRPr="004351D4">
        <w:rPr>
          <w:rFonts w:ascii="Times New Roman" w:hAnsi="Times New Roman" w:cs="Times New Roman"/>
        </w:rPr>
        <w:t>more interpretable</w:t>
      </w:r>
      <w:r w:rsidR="007A63D8" w:rsidRPr="004351D4">
        <w:rPr>
          <w:rFonts w:ascii="Times New Roman" w:hAnsi="Times New Roman" w:cs="Times New Roman"/>
        </w:rPr>
        <w:t>, from the lexicon, the</w:t>
      </w:r>
      <w:r w:rsidR="00D72DC6" w:rsidRPr="004351D4">
        <w:rPr>
          <w:rFonts w:ascii="Times New Roman" w:hAnsi="Times New Roman" w:cs="Times New Roman"/>
        </w:rPr>
        <w:t xml:space="preserve"> experiential words are</w:t>
      </w:r>
      <w:r w:rsidR="00FF6F80" w:rsidRPr="004351D4">
        <w:rPr>
          <w:rFonts w:ascii="Times New Roman" w:hAnsi="Times New Roman" w:cs="Times New Roman"/>
        </w:rPr>
        <w:t xml:space="preserve"> </w:t>
      </w:r>
      <w:r w:rsidR="007A63D8" w:rsidRPr="004351D4">
        <w:rPr>
          <w:rFonts w:ascii="Times New Roman" w:hAnsi="Times New Roman" w:cs="Times New Roman"/>
        </w:rPr>
        <w:t>clustered into experiential</w:t>
      </w:r>
      <w:r w:rsidR="00FB7723" w:rsidRPr="004351D4">
        <w:rPr>
          <w:rFonts w:ascii="Times New Roman" w:hAnsi="Times New Roman" w:cs="Times New Roman"/>
        </w:rPr>
        <w:t xml:space="preserve"> concepts </w:t>
      </w:r>
      <w:r w:rsidR="00D72DC6" w:rsidRPr="004351D4">
        <w:rPr>
          <w:rFonts w:ascii="Times New Roman" w:hAnsi="Times New Roman" w:cs="Times New Roman"/>
        </w:rPr>
        <w:t>with</w:t>
      </w:r>
      <w:r w:rsidR="007A63D8" w:rsidRPr="004351D4">
        <w:rPr>
          <w:rFonts w:ascii="Times New Roman" w:hAnsi="Times New Roman" w:cs="Times New Roman"/>
        </w:rPr>
        <w:t>in</w:t>
      </w:r>
      <w:r w:rsidR="00FF6F80" w:rsidRPr="004351D4">
        <w:rPr>
          <w:rFonts w:ascii="Times New Roman" w:hAnsi="Times New Roman" w:cs="Times New Roman"/>
        </w:rPr>
        <w:t xml:space="preserve"> a </w:t>
      </w:r>
      <w:r w:rsidR="00D72DC6" w:rsidRPr="004351D4">
        <w:rPr>
          <w:rFonts w:ascii="Times New Roman" w:hAnsi="Times New Roman" w:cs="Times New Roman"/>
        </w:rPr>
        <w:t xml:space="preserve">Google News </w:t>
      </w:r>
      <w:r w:rsidR="00FF6F80" w:rsidRPr="004351D4">
        <w:rPr>
          <w:rFonts w:ascii="Times New Roman" w:hAnsi="Times New Roman" w:cs="Times New Roman"/>
        </w:rPr>
        <w:t>Word</w:t>
      </w:r>
      <w:r w:rsidR="00A20150" w:rsidRPr="004351D4">
        <w:rPr>
          <w:rFonts w:ascii="Times New Roman" w:hAnsi="Times New Roman" w:cs="Times New Roman"/>
        </w:rPr>
        <w:t>2Vec word embedding space</w:t>
      </w:r>
      <w:r w:rsidR="00D451B6" w:rsidRPr="004351D4">
        <w:rPr>
          <w:rFonts w:ascii="Times New Roman" w:hAnsi="Times New Roman" w:cs="Times New Roman"/>
        </w:rPr>
        <w:t xml:space="preserve">. Word2Vec is a </w:t>
      </w:r>
      <w:r w:rsidR="00E24011" w:rsidRPr="004351D4">
        <w:rPr>
          <w:rFonts w:ascii="Times New Roman" w:hAnsi="Times New Roman" w:cs="Times New Roman"/>
        </w:rPr>
        <w:t xml:space="preserve">high-dimension </w:t>
      </w:r>
      <w:r w:rsidR="00D451B6" w:rsidRPr="004351D4">
        <w:rPr>
          <w:rFonts w:ascii="Times New Roman" w:hAnsi="Times New Roman" w:cs="Times New Roman"/>
        </w:rPr>
        <w:t xml:space="preserve">dense matrix, which captures </w:t>
      </w:r>
      <w:r w:rsidR="00F56662" w:rsidRPr="004351D4">
        <w:rPr>
          <w:rFonts w:ascii="Times New Roman" w:hAnsi="Times New Roman" w:cs="Times New Roman"/>
        </w:rPr>
        <w:t>syntactic and semantic</w:t>
      </w:r>
      <w:r w:rsidR="00D451B6" w:rsidRPr="004351D4">
        <w:rPr>
          <w:rFonts w:ascii="Times New Roman" w:hAnsi="Times New Roman" w:cs="Times New Roman"/>
        </w:rPr>
        <w:t xml:space="preserve"> similarity of each word in a corpus </w:t>
      </w:r>
      <w:r w:rsidR="00D451B6" w:rsidRPr="004351D4">
        <w:rPr>
          <w:rFonts w:ascii="Times New Roman" w:hAnsi="Times New Roman" w:cs="Times New Roman"/>
        </w:rPr>
        <w:fldChar w:fldCharType="begin" w:fldLock="1"/>
      </w:r>
      <w:r w:rsidR="00D451B6" w:rsidRPr="004351D4">
        <w:rPr>
          <w:rFonts w:ascii="Times New Roman" w:hAnsi="Times New Roman" w:cs="Times New Roman"/>
        </w:rPr>
        <w:instrText>ADDIN CSL_CITATION { "citationItems" : [ { "id" : "ITEM-1", "itemData" : { "abstract" : "In the previous chapter we saw how to represent a word as a sparse vector, each of whose dimensions corresponded to a specific neighboring words, and whose values were some function of the count of the word co-occurring with each neighboring word. Each word is thus represented with a vector that is both long (length |V |, with vocabularies of 20,000 to 50,000) and sparse, with most elements of the vector for each word equal to zero. In this chapter we turn to an alternative family of methods of representing a word: the use of vectors that are short (of length perhaps 50-1000) and dense (most values are non-zero). Short vectors have a number of potential advantages. First, they are easier to include as features in machine learning systems; for example if we use 100-dimensional word embeddings as features, a classifier can just learn 100 weights to represent a function of word meaning, instead of having to learn tens of thousands of weights for each of the sparse dimensions. Because they contain fewer parameters than sparse vectors of explicit counts, dense vectors may generalize better and help avoid overfitting. And dense vectors may do a better job of capturing synonymy than sparse vectors. For example, car and automobile are synonyms; but in a typical sparse vectors representation, the car dimension and the automobile dimension are distinct dimensions. Because the relationship between these two dimensions is not modeled, sparse vectors may fail to capture the similarity between a word with car as a neighbor and a word with automobile as a neighbor. We will introduce three methods of generating very dense, short vectors: (1) using dimensionality reduction methods like SVD, (2) using neural nets like the popular skip-gram or CBOW approaches. (3) a quite different approach based on neighboring words called Brown clustering. 16.1 Dense Vectors via SVD We begin with a classic method for generating dense vectors: singular value de-composition, or SVD, first applied to the task of generating embeddings from term-SVD document matrices by Deerwester et al. (1988) in a model called Latent Semantic Indexing or Latent Semantic Analysis (LSA). Latent Semantic Analysis Singular Value Decomposition (SVD) is a method for finding the most important dimensions of a data set, those dimensions along which the data varies the most. It can be applied to any rectangular matrix. SVD is part of a family of methods that can approximate an N-dimensional dataset using fewer dime\u2026", "author" : [ { "dropping-particle" : "", "family" : "Jurafsky", "given" : "Daniel", "non-dropping-particle" : "", "parse-names" : false, "suffix" : "" }, { "dropping-particle" : "", "family" : "Martin", "given" : "James H.", "non-dropping-particle" : "", "parse-names" : false, "suffix" : "" } ], "container-title" : "Speech and Language Processing, 3rd edition", "id" : "ITEM-1", "issued" : { "date-parts" : [ [ "2016" ] ] }, "title" : "Semantics with Dense Vectors", "type" : "article-journal" }, "uris" : [ "http://www.mendeley.com/documents/?uuid=84b2b0e3-b2cd-4ae8-9374-c85aeb9039f5" ] } ], "mendeley" : { "formattedCitation" : "(Jurafsky &amp; Martin, 2016)", "plainTextFormattedCitation" : "(Jurafsky &amp; Martin, 2016)", "previouslyFormattedCitation" : "(Jurafsky &amp; Martin, 2016)" }, "properties" : { "noteIndex" : 0 }, "schema" : "https://github.com/citation-style-language/schema/raw/master/csl-citation.json" }</w:instrText>
      </w:r>
      <w:r w:rsidR="00D451B6" w:rsidRPr="004351D4">
        <w:rPr>
          <w:rFonts w:ascii="Times New Roman" w:hAnsi="Times New Roman" w:cs="Times New Roman"/>
        </w:rPr>
        <w:fldChar w:fldCharType="separate"/>
      </w:r>
      <w:r w:rsidR="00D451B6" w:rsidRPr="004351D4">
        <w:rPr>
          <w:rFonts w:ascii="Times New Roman" w:hAnsi="Times New Roman" w:cs="Times New Roman"/>
          <w:noProof/>
        </w:rPr>
        <w:t>(Jurafsky &amp; Martin, 2016)</w:t>
      </w:r>
      <w:r w:rsidR="00D451B6" w:rsidRPr="004351D4">
        <w:rPr>
          <w:rFonts w:ascii="Times New Roman" w:hAnsi="Times New Roman" w:cs="Times New Roman"/>
        </w:rPr>
        <w:fldChar w:fldCharType="end"/>
      </w:r>
      <w:r w:rsidR="00D451B6" w:rsidRPr="004351D4">
        <w:rPr>
          <w:rFonts w:ascii="Times New Roman" w:hAnsi="Times New Roman" w:cs="Times New Roman"/>
        </w:rPr>
        <w:t xml:space="preserve">. In </w:t>
      </w:r>
      <w:r w:rsidR="005B0046" w:rsidRPr="004351D4">
        <w:rPr>
          <w:rFonts w:ascii="Times New Roman" w:hAnsi="Times New Roman" w:cs="Times New Roman"/>
        </w:rPr>
        <w:t xml:space="preserve">a </w:t>
      </w:r>
      <w:r w:rsidR="005B0046" w:rsidRPr="004351D4">
        <w:rPr>
          <w:rFonts w:ascii="Times New Roman" w:hAnsi="Times New Roman" w:cs="Times New Roman"/>
        </w:rPr>
        <w:t xml:space="preserve">Word2Vec </w:t>
      </w:r>
      <w:r w:rsidR="00D451B6" w:rsidRPr="004351D4">
        <w:rPr>
          <w:rFonts w:ascii="Times New Roman" w:hAnsi="Times New Roman" w:cs="Times New Roman"/>
        </w:rPr>
        <w:t>space, each word has its ow</w:t>
      </w:r>
      <w:r w:rsidR="00E24011" w:rsidRPr="004351D4">
        <w:rPr>
          <w:rFonts w:ascii="Times New Roman" w:hAnsi="Times New Roman" w:cs="Times New Roman"/>
        </w:rPr>
        <w:t xml:space="preserve">n vector representing </w:t>
      </w:r>
      <w:r w:rsidR="00E24011" w:rsidRPr="004351D4">
        <w:rPr>
          <w:rFonts w:ascii="Times New Roman" w:hAnsi="Times New Roman" w:cs="Times New Roman"/>
          <w:noProof/>
        </w:rPr>
        <w:t>its</w:t>
      </w:r>
      <w:r w:rsidR="00D451B6" w:rsidRPr="004351D4">
        <w:rPr>
          <w:rFonts w:ascii="Times New Roman" w:hAnsi="Times New Roman" w:cs="Times New Roman"/>
        </w:rPr>
        <w:t xml:space="preserve"> location</w:t>
      </w:r>
      <w:r w:rsidR="00E24011" w:rsidRPr="004351D4">
        <w:rPr>
          <w:rFonts w:ascii="Times New Roman" w:hAnsi="Times New Roman" w:cs="Times New Roman"/>
        </w:rPr>
        <w:t xml:space="preserve"> in the high dimensional space. </w:t>
      </w:r>
      <w:r w:rsidR="00306182" w:rsidRPr="004351D4">
        <w:rPr>
          <w:rFonts w:ascii="Times New Roman" w:hAnsi="Times New Roman" w:cs="Times New Roman"/>
          <w:noProof/>
        </w:rPr>
        <w:t>The d</w:t>
      </w:r>
      <w:r w:rsidR="00E24011" w:rsidRPr="004351D4">
        <w:rPr>
          <w:rFonts w:ascii="Times New Roman" w:hAnsi="Times New Roman" w:cs="Times New Roman"/>
          <w:noProof/>
        </w:rPr>
        <w:t>istance</w:t>
      </w:r>
      <w:r w:rsidR="00E24011" w:rsidRPr="004351D4">
        <w:rPr>
          <w:rFonts w:ascii="Times New Roman" w:hAnsi="Times New Roman" w:cs="Times New Roman"/>
        </w:rPr>
        <w:t xml:space="preserve"> between</w:t>
      </w:r>
      <w:r w:rsidR="00F56662" w:rsidRPr="004351D4">
        <w:rPr>
          <w:rFonts w:ascii="Times New Roman" w:hAnsi="Times New Roman" w:cs="Times New Roman"/>
        </w:rPr>
        <w:t xml:space="preserve"> word vectors express</w:t>
      </w:r>
      <w:r w:rsidR="00E24011" w:rsidRPr="004351D4">
        <w:rPr>
          <w:rFonts w:ascii="Times New Roman" w:hAnsi="Times New Roman" w:cs="Times New Roman"/>
        </w:rPr>
        <w:t xml:space="preserve">es the syntactic and semantic </w:t>
      </w:r>
      <w:r w:rsidR="00F56662" w:rsidRPr="004351D4">
        <w:rPr>
          <w:rFonts w:ascii="Times New Roman" w:hAnsi="Times New Roman" w:cs="Times New Roman"/>
        </w:rPr>
        <w:t xml:space="preserve">similarities of the corresponding words </w:t>
      </w:r>
      <w:r w:rsidR="00F56662" w:rsidRPr="004351D4">
        <w:rPr>
          <w:rFonts w:ascii="Times New Roman" w:hAnsi="Times New Roman" w:cs="Times New Roman"/>
        </w:rPr>
        <w:fldChar w:fldCharType="begin" w:fldLock="1"/>
      </w:r>
      <w:r w:rsidR="00F56662" w:rsidRPr="004351D4">
        <w:rPr>
          <w:rFonts w:ascii="Times New Roman" w:hAnsi="Times New Roman" w:cs="Times New Roman"/>
        </w:rPr>
        <w:instrText>ADDIN CSL_CITATION { "citationItems" : [ { "id" : "ITEM-1", "itemData" : { "DOI" : "10.1162/153244303322533223", "ISBN" : "1532-4435", "ISSN" : "15324435", "PMID" : "18244602", "abstract" : "We propose two novel model architectures for computing continuous vector repre- sentations of words from very large data sets. The quality of these representations is measured in a word similarity task, and the results are compared to the previ- 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 mance on our test set for measuring syntactic and semantic word similarities. 1",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container-title" : "Arxiv", "id" : "ITEM-1", "issued" : { "date-parts" : [ [ "2013" ] ] }, "page" : "1-12", "title" : "Efficient Estimation of Word Representations in Vector Space", "type" : "article-journal" }, "uris" : [ "http://www.mendeley.com/documents/?uuid=8d8e2806-f5e0-42c8-ac63-b39243c4ad10" ] } ], "mendeley" : { "formattedCitation" : "(Mikolov, Chen, Corrado, &amp; Dean, 2013)", "plainTextFormattedCitation" : "(Mikolov, Chen, Corrado, &amp; Dean, 2013)", "previouslyFormattedCitation" : "(Mikolov, Chen, Corrado, &amp; Dean, 2013)" }, "properties" : { "noteIndex" : 0 }, "schema" : "https://github.com/citation-style-language/schema/raw/master/csl-citation.json" }</w:instrText>
      </w:r>
      <w:r w:rsidR="00F56662" w:rsidRPr="004351D4">
        <w:rPr>
          <w:rFonts w:ascii="Times New Roman" w:hAnsi="Times New Roman" w:cs="Times New Roman"/>
        </w:rPr>
        <w:fldChar w:fldCharType="separate"/>
      </w:r>
      <w:r w:rsidR="00F56662" w:rsidRPr="004351D4">
        <w:rPr>
          <w:rFonts w:ascii="Times New Roman" w:hAnsi="Times New Roman" w:cs="Times New Roman"/>
          <w:noProof/>
        </w:rPr>
        <w:t>(Mikolov, Chen, Corrado, &amp; Dean, 2013)</w:t>
      </w:r>
      <w:r w:rsidR="00F56662" w:rsidRPr="004351D4">
        <w:rPr>
          <w:rFonts w:ascii="Times New Roman" w:hAnsi="Times New Roman" w:cs="Times New Roman"/>
        </w:rPr>
        <w:fldChar w:fldCharType="end"/>
      </w:r>
      <w:r w:rsidR="00F56662" w:rsidRPr="004351D4">
        <w:rPr>
          <w:rFonts w:ascii="Times New Roman" w:hAnsi="Times New Roman" w:cs="Times New Roman"/>
        </w:rPr>
        <w:t>.</w:t>
      </w:r>
      <w:r w:rsidR="00E57D85" w:rsidRPr="004351D4">
        <w:rPr>
          <w:rFonts w:ascii="Times New Roman" w:hAnsi="Times New Roman" w:cs="Times New Roman"/>
        </w:rPr>
        <w:t xml:space="preserve"> These similarities were applied to acquire semblance</w:t>
      </w:r>
      <w:r w:rsidR="00E57D85" w:rsidRPr="004351D4">
        <w:rPr>
          <w:rFonts w:ascii="Times New Roman" w:hAnsi="Times New Roman" w:cs="Times New Roman"/>
        </w:rPr>
        <w:t xml:space="preserve"> </w:t>
      </w:r>
      <w:r w:rsidR="00E57D85" w:rsidRPr="004351D4">
        <w:rPr>
          <w:rFonts w:ascii="Times New Roman" w:hAnsi="Times New Roman" w:cs="Times New Roman"/>
        </w:rPr>
        <w:t>of</w:t>
      </w:r>
      <w:r w:rsidR="00E57D85" w:rsidRPr="004351D4">
        <w:rPr>
          <w:rFonts w:ascii="Times New Roman" w:hAnsi="Times New Roman" w:cs="Times New Roman"/>
        </w:rPr>
        <w:t xml:space="preserve"> </w:t>
      </w:r>
      <w:r w:rsidR="00E57D85" w:rsidRPr="004351D4">
        <w:rPr>
          <w:rFonts w:ascii="Times New Roman" w:hAnsi="Times New Roman" w:cs="Times New Roman"/>
          <w:noProof/>
        </w:rPr>
        <w:t>deceases</w:t>
      </w:r>
      <w:r w:rsidR="00E57D85" w:rsidRPr="004351D4">
        <w:rPr>
          <w:rFonts w:ascii="Times New Roman" w:hAnsi="Times New Roman" w:cs="Times New Roman"/>
        </w:rPr>
        <w:t xml:space="preserve"> by </w:t>
      </w:r>
      <w:r w:rsidR="00E57D85" w:rsidRPr="004351D4">
        <w:rPr>
          <w:rFonts w:ascii="Times New Roman" w:hAnsi="Times New Roman" w:cs="Times New Roman"/>
          <w:noProof/>
        </w:rPr>
        <w:t>decease</w:t>
      </w:r>
      <w:r w:rsidR="00E57D85" w:rsidRPr="004351D4">
        <w:rPr>
          <w:rFonts w:ascii="Times New Roman" w:hAnsi="Times New Roman" w:cs="Times New Roman"/>
        </w:rPr>
        <w:t xml:space="preserve"> names </w:t>
      </w:r>
      <w:r w:rsidR="00E57D85" w:rsidRPr="004351D4">
        <w:rPr>
          <w:rFonts w:ascii="Times New Roman" w:hAnsi="Times New Roman" w:cs="Times New Roman"/>
        </w:rPr>
        <w:fldChar w:fldCharType="begin" w:fldLock="1"/>
      </w:r>
      <w:r w:rsidR="00E57D85" w:rsidRPr="004351D4">
        <w:rPr>
          <w:rFonts w:ascii="Times New Roman" w:hAnsi="Times New Roman" w:cs="Times New Roman"/>
        </w:rPr>
        <w:instrText>ADDIN CSL_CITATION { "citationItems" : [ { "id" : "ITEM-1", "itemData" : { "abstract" : "This paper reports the use of a machine learning-based ap-proach with word embedding features for the Disease Named Entity Recognition and Normalization subtask of the BioCreative V Chemical-Disease Relation (CDR) challenge task. Firstly, we developed a feature extraction phase with standard features used in current Named Entity Recognition (NER) systems. Then, we compared the use of the word vectors and the word clusters generated by the Word2Vec tool to add the best of both in the feature set. For this purpose, we trained the Word2Vec models over Wikipedia and MedLine as corpora. Our results suggest that the use of word clusters improves 28% in F-score in disease mention recognition and increases precision almost 49% in the normal-ization task over the baseline system provided by the organizers.", "author" : [ { "dropping-particle" : "", "family" : "Su\u00e1rez-Paniagua", "given" : "V\\'ictor", "non-dropping-particle" : "", "parse-names" : false, "suffix" : "" }, { "dropping-particle" : "", "family" : "Segura-Bedmar", "given" : "Isabel", "non-dropping-particle" : "", "parse-names" : false, "suffix" : "" }, { "dropping-particle" : "", "family" : "Mart\\'inez", "given" : "Paloma", "non-dropping-particle" : "", "parse-names" : false, "suffix" : "" } ], "container-title" : "Proc. of the Fifth BioCreative Challenge Evaluation Workshop", "id" : "ITEM-1", "issued" : { "date-parts" : [ [ "2015" ] ] }, "page" : "299-304", "title" : "Word Embedding Clustering for Disease Named Entity Recognition", "type" : "article-journal" }, "uris" : [ "http://www.mendeley.com/documents/?uuid=52fd7e65-8e6c-4369-a649-b3b19f6bc008" ] } ], "mendeley" : { "formattedCitation" : "(Su\u00e1rez-Paniagua, Segura-Bedmar, &amp; Mart\u2019inez, 2015)", "plainTextFormattedCitation" : "(Su\u00e1rez-Paniagua, Segura-Bedmar, &amp; Mart\u2019inez, 2015)", "previouslyFormattedCitation" : "(Su\u00e1rez-Paniagua, Segura-Bedmar, &amp; Mart\u2019inez, 2015)" }, "properties" : { "noteIndex" : 0 }, "schema" : "https://github.com/citation-style-language/schema/raw/master/csl-citation.json" }</w:instrText>
      </w:r>
      <w:r w:rsidR="00E57D85" w:rsidRPr="004351D4">
        <w:rPr>
          <w:rFonts w:ascii="Times New Roman" w:hAnsi="Times New Roman" w:cs="Times New Roman"/>
        </w:rPr>
        <w:fldChar w:fldCharType="separate"/>
      </w:r>
      <w:r w:rsidR="00E57D85" w:rsidRPr="004351D4">
        <w:rPr>
          <w:rFonts w:ascii="Times New Roman" w:hAnsi="Times New Roman" w:cs="Times New Roman"/>
          <w:noProof/>
        </w:rPr>
        <w:t>(Suárez-Paniagua, Segura-Bedmar, &amp; Mart’inez, 2015)</w:t>
      </w:r>
      <w:r w:rsidR="00E57D85" w:rsidRPr="004351D4">
        <w:rPr>
          <w:rFonts w:ascii="Times New Roman" w:hAnsi="Times New Roman" w:cs="Times New Roman"/>
        </w:rPr>
        <w:fldChar w:fldCharType="end"/>
      </w:r>
      <w:r w:rsidR="00E57D85" w:rsidRPr="004351D4">
        <w:rPr>
          <w:rFonts w:ascii="Times New Roman" w:hAnsi="Times New Roman" w:cs="Times New Roman"/>
        </w:rPr>
        <w:t xml:space="preserve">, to identify tags for blog texts </w:t>
      </w:r>
      <w:r w:rsidR="00E57D85" w:rsidRPr="004351D4">
        <w:rPr>
          <w:rFonts w:ascii="Times New Roman" w:hAnsi="Times New Roman" w:cs="Times New Roman"/>
        </w:rPr>
        <w:fldChar w:fldCharType="begin" w:fldLock="1"/>
      </w:r>
      <w:r w:rsidR="00E57D85" w:rsidRPr="004351D4">
        <w:rPr>
          <w:rFonts w:ascii="Times New Roman" w:hAnsi="Times New Roman" w:cs="Times New Roman"/>
        </w:rPr>
        <w:instrText>ADDIN CSL_CITATION { "citationItems" : [ { "id" : "ITEM-1", "itemData" : { "author" : [ { "dropping-particle" : "", "family" : "Xue", "given" : "Bai", "non-dropping-particle" : "", "parse-names" : false, "suffix" : "" }, { "dropping-particle" : "", "family" : "Fu", "given" : "Chen", "non-dropping-particle" : "", "parse-names" : false, "suffix" : "" }, { "dropping-particle" : "", "family" : "Shaobin", "given" : "Zhan", "non-dropping-particle" : "", "parse-names" : false, "suffix" : "" } ], "id" : "ITEM-1", "issue" : "3", "issued" : { "date-parts" : [ [ "2014" ] ] }, "page" : "41-48", "title" : "A New Clustering Model Based on Word2vec Mining on Sina Weibo Users \u2019 Tags", "type" : "article-journal", "volume" : "7" }, "uris" : [ "http://www.mendeley.com/documents/?uuid=e27a3500-5835-4933-baa2-9bbd6bc80f99" ] } ], "mendeley" : { "formattedCitation" : "(Xue, Fu, &amp; Shaobin, 2014)", "plainTextFormattedCitation" : "(Xue, Fu, &amp; Shaobin, 2014)", "previouslyFormattedCitation" : "(Xue, Fu, &amp; Shaobin, 2014)" }, "properties" : { "noteIndex" : 0 }, "schema" : "https://github.com/citation-style-language/schema/raw/master/csl-citation.json" }</w:instrText>
      </w:r>
      <w:r w:rsidR="00E57D85" w:rsidRPr="004351D4">
        <w:rPr>
          <w:rFonts w:ascii="Times New Roman" w:hAnsi="Times New Roman" w:cs="Times New Roman"/>
        </w:rPr>
        <w:fldChar w:fldCharType="separate"/>
      </w:r>
      <w:r w:rsidR="00E57D85" w:rsidRPr="004351D4">
        <w:rPr>
          <w:rFonts w:ascii="Times New Roman" w:hAnsi="Times New Roman" w:cs="Times New Roman"/>
          <w:noProof/>
        </w:rPr>
        <w:t>(Xue, Fu, &amp; Shaobin, 2014)</w:t>
      </w:r>
      <w:r w:rsidR="00E57D85" w:rsidRPr="004351D4">
        <w:rPr>
          <w:rFonts w:ascii="Times New Roman" w:hAnsi="Times New Roman" w:cs="Times New Roman"/>
        </w:rPr>
        <w:fldChar w:fldCharType="end"/>
      </w:r>
      <w:r w:rsidR="00E57D85" w:rsidRPr="004351D4">
        <w:rPr>
          <w:rFonts w:ascii="Times New Roman" w:hAnsi="Times New Roman" w:cs="Times New Roman"/>
        </w:rPr>
        <w:t xml:space="preserve">, to cluster sentiments in movie reviews </w:t>
      </w:r>
      <w:r w:rsidR="00E57D85" w:rsidRPr="004351D4">
        <w:rPr>
          <w:rFonts w:ascii="Times New Roman" w:hAnsi="Times New Roman" w:cs="Times New Roman"/>
        </w:rPr>
        <w:fldChar w:fldCharType="begin" w:fldLock="1"/>
      </w:r>
      <w:r w:rsidR="00E57D85" w:rsidRPr="004351D4">
        <w:rPr>
          <w:rFonts w:ascii="Times New Roman" w:hAnsi="Times New Roman" w:cs="Times New Roman"/>
        </w:rPr>
        <w:instrText>ADDIN CSL_CITATION { "citationItems" : [ { "id" : "ITEM-1", "itemData" : { "DOI" : "10.1111/lnc3.12228", "author" : [ { "dropping-particle" : "", "family" : "Pouransari", "given" : "Hadi", "non-dropping-particle" : "", "parse-names" : false, "suffix" : "" } ], "id" : "ITEM-1", "issued" : { "date-parts" : [ [ "2014" ] ] }, "page" : "1-8", "title" : "Deep learning for sentiment analysis of movie reviews", "type" : "article-journal" }, "uris" : [ "http://www.mendeley.com/documents/?uuid=518689a8-cbb2-498b-b997-0e3b23e6f9d2" ] } ], "mendeley" : { "formattedCitation" : "(Pouransari, 2014)", "plainTextFormattedCitation" : "(Pouransari, 2014)", "previouslyFormattedCitation" : "(Pouransari, 2014)" }, "properties" : { "noteIndex" : 0 }, "schema" : "https://github.com/citation-style-language/schema/raw/master/csl-citation.json" }</w:instrText>
      </w:r>
      <w:r w:rsidR="00E57D85" w:rsidRPr="004351D4">
        <w:rPr>
          <w:rFonts w:ascii="Times New Roman" w:hAnsi="Times New Roman" w:cs="Times New Roman"/>
        </w:rPr>
        <w:fldChar w:fldCharType="separate"/>
      </w:r>
      <w:r w:rsidR="00E57D85" w:rsidRPr="004351D4">
        <w:rPr>
          <w:rFonts w:ascii="Times New Roman" w:hAnsi="Times New Roman" w:cs="Times New Roman"/>
          <w:noProof/>
        </w:rPr>
        <w:t>(Pouransari, 2014)</w:t>
      </w:r>
      <w:r w:rsidR="00E57D85" w:rsidRPr="004351D4">
        <w:rPr>
          <w:rFonts w:ascii="Times New Roman" w:hAnsi="Times New Roman" w:cs="Times New Roman"/>
        </w:rPr>
        <w:fldChar w:fldCharType="end"/>
      </w:r>
      <w:r w:rsidR="00E57D85" w:rsidRPr="004351D4">
        <w:rPr>
          <w:rFonts w:ascii="Times New Roman" w:hAnsi="Times New Roman" w:cs="Times New Roman"/>
        </w:rPr>
        <w:t xml:space="preserve"> and </w:t>
      </w:r>
      <w:r w:rsidR="00E57D85" w:rsidRPr="004351D4">
        <w:rPr>
          <w:rFonts w:ascii="Times New Roman" w:hAnsi="Times New Roman" w:cs="Times New Roman"/>
        </w:rPr>
        <w:t>in customer comments of</w:t>
      </w:r>
      <w:r w:rsidR="00E57D85" w:rsidRPr="004351D4">
        <w:rPr>
          <w:rFonts w:ascii="Times New Roman" w:hAnsi="Times New Roman" w:cs="Times New Roman"/>
        </w:rPr>
        <w:t xml:space="preserve"> electronic commerce </w:t>
      </w:r>
      <w:r w:rsidR="00E57D85" w:rsidRPr="004351D4">
        <w:rPr>
          <w:rFonts w:ascii="Times New Roman" w:hAnsi="Times New Roman" w:cs="Times New Roman"/>
        </w:rPr>
        <w:fldChar w:fldCharType="begin" w:fldLock="1"/>
      </w:r>
      <w:r w:rsidR="00E57D85" w:rsidRPr="004351D4">
        <w:rPr>
          <w:rFonts w:ascii="Times New Roman" w:hAnsi="Times New Roman" w:cs="Times New Roman"/>
        </w:rPr>
        <w:instrText>ADDIN CSL_CITATION { "citationItems" : [ { "id" : "ITEM-1", "itemData" : { "DOI" : "10.1016/j.eswa.2014.09.011", "ISBN" : "0957-4174", "ISSN" : "09574174", "abstract" : "Since the booming development of e-commerce in the last decade, the researchers have begun to pay more attention to extract the valuable information from consumers comments. Sentiment classification, which focuses on classify the comments into positive class and negative class according to the polarity of sentiment, is one of the studies. Machine learning-based method for sentiment classification becomes mainstream due to its outstanding performance. Most of the existing researches are centered on the extraction of lexical features and syntactic features, while the semantic relationships between words are ignored. In this paper, in order to get the semantic features, we propose a method for sentiment classification based on word2vec and SVMperf. Our research consists of two parts of work. First of all, we use word2vec to cluster the similar features for purpose of showing the capability of word2vec to capture the semantic features in selected domain and Chinese language. And then, we train and classify the comment texts using word2vec again and SVMperf. In the process, the lexicon-based and part-of-speech-based feature selection methods are respectively adopted to generate the training file. We conduct the experiments on the data set of Chinese comments on clothing products. The experimental results show the superior performance of our method in sentiment classification.", "author" : [ { "dropping-particle" : "", "family" : "Zhang", "given" : "Dongwen", "non-dropping-particle" : "", "parse-names" : false, "suffix" : "" }, { "dropping-particle" : "", "family" : "Xu", "given" : "Hua", "non-dropping-particle" : "", "parse-names" : false, "suffix" : "" }, { "dropping-particle" : "", "family" : "Su", "given" : "Zengcai", "non-dropping-particle" : "", "parse-names" : false, "suffix" : "" }, { "dropping-particle" : "", "family" : "Xu", "given" : "Yunfeng", "non-dropping-particle" : "", "parse-names" : false, "suffix" : "" } ], "container-title" : "Expert Systems with Applications", "id" : "ITEM-1", "issue" : "4", "issued" : { "date-parts" : [ [ "2015" ] ] }, "page" : "1857-1863", "publisher" : "Elsevier Ltd", "title" : "Chinese comments sentiment classification based on word2vec and SVMperf", "type" : "article-journal", "volume" : "42" }, "uris" : [ "http://www.mendeley.com/documents/?uuid=9edd9005-780a-4c3a-b647-264c890a901e" ] } ], "mendeley" : { "formattedCitation" : "(D. Zhang, Xu, Su, &amp; Xu, 2015)", "plainTextFormattedCitation" : "(D. Zhang, Xu, Su, &amp; Xu, 2015)", "previouslyFormattedCitation" : "(D. Zhang, Xu, Su, &amp; Xu, 2015)" }, "properties" : { "noteIndex" : 0 }, "schema" : "https://github.com/citation-style-language/schema/raw/master/csl-citation.json" }</w:instrText>
      </w:r>
      <w:r w:rsidR="00E57D85" w:rsidRPr="004351D4">
        <w:rPr>
          <w:rFonts w:ascii="Times New Roman" w:hAnsi="Times New Roman" w:cs="Times New Roman"/>
        </w:rPr>
        <w:fldChar w:fldCharType="separate"/>
      </w:r>
      <w:r w:rsidR="00E57D85" w:rsidRPr="004351D4">
        <w:rPr>
          <w:rFonts w:ascii="Times New Roman" w:hAnsi="Times New Roman" w:cs="Times New Roman"/>
          <w:noProof/>
        </w:rPr>
        <w:t>(D. Zhang, Xu, Su, &amp; Xu, 2015)</w:t>
      </w:r>
      <w:r w:rsidR="00E57D85" w:rsidRPr="004351D4">
        <w:rPr>
          <w:rFonts w:ascii="Times New Roman" w:hAnsi="Times New Roman" w:cs="Times New Roman"/>
        </w:rPr>
        <w:fldChar w:fldCharType="end"/>
      </w:r>
      <w:r w:rsidR="00E57D85" w:rsidRPr="004351D4">
        <w:rPr>
          <w:rFonts w:ascii="Times New Roman" w:hAnsi="Times New Roman" w:cs="Times New Roman"/>
        </w:rPr>
        <w:t>.</w:t>
      </w:r>
      <w:r w:rsidR="00435210" w:rsidRPr="004351D4">
        <w:rPr>
          <w:rFonts w:ascii="Times New Roman" w:hAnsi="Times New Roman" w:cs="Times New Roman"/>
        </w:rPr>
        <w:t xml:space="preserve"> </w:t>
      </w:r>
      <w:r w:rsidR="00BB1BFE" w:rsidRPr="004351D4">
        <w:rPr>
          <w:rFonts w:ascii="Times New Roman" w:hAnsi="Times New Roman" w:cs="Times New Roman"/>
        </w:rPr>
        <w:t xml:space="preserve">Applied in this study, the Google News Word2Vec </w:t>
      </w:r>
      <w:r w:rsidR="00BB1BFE" w:rsidRPr="004351D4">
        <w:rPr>
          <w:rFonts w:ascii="Times New Roman" w:hAnsi="Times New Roman" w:cs="Times New Roman"/>
        </w:rPr>
        <w:t xml:space="preserve">is </w:t>
      </w:r>
      <w:r w:rsidR="00BB1BFE" w:rsidRPr="004351D4">
        <w:rPr>
          <w:rFonts w:ascii="Times New Roman" w:hAnsi="Times New Roman" w:cs="Times New Roman"/>
        </w:rPr>
        <w:t>trained by Google in 2013, with a hundred billion words from the Google News service</w:t>
      </w:r>
      <w:r w:rsidR="00BB1BFE" w:rsidRPr="004351D4">
        <w:rPr>
          <w:rFonts w:ascii="Times New Roman" w:hAnsi="Times New Roman" w:cs="Times New Roman"/>
        </w:rPr>
        <w:t xml:space="preserve">, representing the </w:t>
      </w:r>
      <w:r w:rsidR="00723E64" w:rsidRPr="004351D4">
        <w:rPr>
          <w:rFonts w:ascii="Times New Roman" w:hAnsi="Times New Roman" w:cs="Times New Roman"/>
        </w:rPr>
        <w:t xml:space="preserve">general </w:t>
      </w:r>
      <w:r w:rsidR="00BB1BFE" w:rsidRPr="004351D4">
        <w:rPr>
          <w:rFonts w:ascii="Times New Roman" w:hAnsi="Times New Roman" w:cs="Times New Roman"/>
        </w:rPr>
        <w:t>usage and meaning of the modern English.</w:t>
      </w:r>
      <w:r w:rsidR="00A92BF9" w:rsidRPr="004351D4">
        <w:rPr>
          <w:rFonts w:ascii="Times New Roman" w:hAnsi="Times New Roman" w:cs="Times New Roman"/>
        </w:rPr>
        <w:t xml:space="preserve"> This research attempts to cluster the experiential words in this </w:t>
      </w:r>
      <w:r w:rsidR="00A92BF9" w:rsidRPr="004351D4">
        <w:rPr>
          <w:rFonts w:ascii="Times New Roman" w:hAnsi="Times New Roman" w:cs="Times New Roman"/>
        </w:rPr>
        <w:t xml:space="preserve">Word2Vec </w:t>
      </w:r>
      <w:r w:rsidR="00A92BF9" w:rsidRPr="004351D4">
        <w:rPr>
          <w:rFonts w:ascii="Times New Roman" w:hAnsi="Times New Roman" w:cs="Times New Roman"/>
        </w:rPr>
        <w:t xml:space="preserve">space of general usage to identify general </w:t>
      </w:r>
      <w:r w:rsidR="00A92BF9" w:rsidRPr="004351D4">
        <w:rPr>
          <w:rFonts w:ascii="Times New Roman" w:hAnsi="Times New Roman" w:cs="Times New Roman"/>
        </w:rPr>
        <w:t>experiential</w:t>
      </w:r>
      <w:r w:rsidR="00A92BF9" w:rsidRPr="004351D4">
        <w:rPr>
          <w:rFonts w:ascii="Times New Roman" w:hAnsi="Times New Roman" w:cs="Times New Roman"/>
        </w:rPr>
        <w:t xml:space="preserve"> concepts not restricted to the video gaming experiences.</w:t>
      </w:r>
    </w:p>
    <w:p w14:paraId="4698C54A" w14:textId="72A8E59B" w:rsidR="00B26C30" w:rsidRPr="004351D4" w:rsidRDefault="00D72DC6" w:rsidP="0092643B">
      <w:pPr>
        <w:rPr>
          <w:rFonts w:ascii="Times New Roman" w:hAnsi="Times New Roman" w:cs="Times New Roman"/>
        </w:rPr>
      </w:pPr>
      <w:r w:rsidRPr="004351D4">
        <w:rPr>
          <w:rFonts w:ascii="Times New Roman" w:hAnsi="Times New Roman" w:cs="Times New Roman"/>
        </w:rPr>
        <w:t xml:space="preserve">To </w:t>
      </w:r>
      <w:r w:rsidR="00E13D7D" w:rsidRPr="004351D4">
        <w:rPr>
          <w:rFonts w:ascii="Times New Roman" w:hAnsi="Times New Roman" w:cs="Times New Roman"/>
        </w:rPr>
        <w:t>identify</w:t>
      </w:r>
      <w:r w:rsidRPr="004351D4">
        <w:rPr>
          <w:rFonts w:ascii="Times New Roman" w:hAnsi="Times New Roman" w:cs="Times New Roman"/>
        </w:rPr>
        <w:t xml:space="preserve"> </w:t>
      </w:r>
      <w:r w:rsidR="002149AD" w:rsidRPr="004351D4">
        <w:rPr>
          <w:rFonts w:ascii="Times New Roman" w:hAnsi="Times New Roman" w:cs="Times New Roman"/>
        </w:rPr>
        <w:t xml:space="preserve">specific </w:t>
      </w:r>
      <w:r w:rsidR="00E13D7D" w:rsidRPr="004351D4">
        <w:rPr>
          <w:rFonts w:ascii="Times New Roman" w:hAnsi="Times New Roman" w:cs="Times New Roman"/>
        </w:rPr>
        <w:t>types of experience</w:t>
      </w:r>
      <w:r w:rsidRPr="004351D4">
        <w:rPr>
          <w:rFonts w:ascii="Times New Roman" w:hAnsi="Times New Roman" w:cs="Times New Roman"/>
        </w:rPr>
        <w:t xml:space="preserve"> conferred in each video game, </w:t>
      </w:r>
      <w:r w:rsidR="002149AD" w:rsidRPr="004351D4">
        <w:rPr>
          <w:rFonts w:ascii="Times New Roman" w:hAnsi="Times New Roman" w:cs="Times New Roman"/>
        </w:rPr>
        <w:t xml:space="preserve">I apply </w:t>
      </w:r>
      <w:r w:rsidR="009D0A71" w:rsidRPr="004351D4">
        <w:rPr>
          <w:rFonts w:ascii="Times New Roman" w:hAnsi="Times New Roman" w:cs="Times New Roman"/>
        </w:rPr>
        <w:t xml:space="preserve">expert </w:t>
      </w:r>
      <w:r w:rsidR="002149AD" w:rsidRPr="004351D4">
        <w:rPr>
          <w:rFonts w:ascii="Times New Roman" w:hAnsi="Times New Roman" w:cs="Times New Roman"/>
        </w:rPr>
        <w:t xml:space="preserve">reviews of </w:t>
      </w:r>
      <w:r w:rsidR="00047E04" w:rsidRPr="004351D4">
        <w:rPr>
          <w:rFonts w:ascii="Times New Roman" w:hAnsi="Times New Roman" w:cs="Times New Roman"/>
        </w:rPr>
        <w:t>the</w:t>
      </w:r>
      <w:r w:rsidR="002149AD" w:rsidRPr="004351D4">
        <w:rPr>
          <w:rFonts w:ascii="Times New Roman" w:hAnsi="Times New Roman" w:cs="Times New Roman"/>
        </w:rPr>
        <w:t xml:space="preserve"> games</w:t>
      </w:r>
      <w:r w:rsidR="009D0A71" w:rsidRPr="004351D4">
        <w:rPr>
          <w:rFonts w:ascii="Times New Roman" w:hAnsi="Times New Roman" w:cs="Times New Roman"/>
        </w:rPr>
        <w:t>, offered by video ga</w:t>
      </w:r>
      <w:r w:rsidR="00047E04" w:rsidRPr="004351D4">
        <w:rPr>
          <w:rFonts w:ascii="Times New Roman" w:hAnsi="Times New Roman" w:cs="Times New Roman"/>
        </w:rPr>
        <w:t>me information platforms with</w:t>
      </w:r>
      <w:r w:rsidR="00C3342D" w:rsidRPr="004351D4">
        <w:rPr>
          <w:rFonts w:ascii="Times New Roman" w:hAnsi="Times New Roman" w:cs="Times New Roman"/>
        </w:rPr>
        <w:t xml:space="preserve"> no direct business</w:t>
      </w:r>
      <w:r w:rsidR="00047E04" w:rsidRPr="004351D4">
        <w:rPr>
          <w:rFonts w:ascii="Times New Roman" w:hAnsi="Times New Roman" w:cs="Times New Roman"/>
        </w:rPr>
        <w:t xml:space="preserve"> connection</w:t>
      </w:r>
      <w:r w:rsidR="00C3342D" w:rsidRPr="004351D4">
        <w:rPr>
          <w:rFonts w:ascii="Times New Roman" w:hAnsi="Times New Roman" w:cs="Times New Roman"/>
        </w:rPr>
        <w:t xml:space="preserve"> to the game owners</w:t>
      </w:r>
      <w:r w:rsidR="002149AD" w:rsidRPr="004351D4">
        <w:rPr>
          <w:rFonts w:ascii="Times New Roman" w:hAnsi="Times New Roman" w:cs="Times New Roman"/>
        </w:rPr>
        <w:t>.</w:t>
      </w:r>
      <w:r w:rsidR="00600BEC" w:rsidRPr="004351D4">
        <w:rPr>
          <w:rFonts w:ascii="Times New Roman" w:hAnsi="Times New Roman" w:cs="Times New Roman"/>
        </w:rPr>
        <w:t xml:space="preserve"> </w:t>
      </w:r>
      <w:r w:rsidR="00B22FFB" w:rsidRPr="004351D4">
        <w:rPr>
          <w:rFonts w:ascii="Times New Roman" w:hAnsi="Times New Roman" w:cs="Times New Roman"/>
        </w:rPr>
        <w:t>Product r</w:t>
      </w:r>
      <w:r w:rsidR="00E47F3E" w:rsidRPr="004351D4">
        <w:rPr>
          <w:rFonts w:ascii="Times New Roman" w:hAnsi="Times New Roman" w:cs="Times New Roman"/>
        </w:rPr>
        <w:t>eview</w:t>
      </w:r>
      <w:r w:rsidR="00B22FFB" w:rsidRPr="004351D4">
        <w:rPr>
          <w:rFonts w:ascii="Times New Roman" w:hAnsi="Times New Roman" w:cs="Times New Roman"/>
        </w:rPr>
        <w:t>s</w:t>
      </w:r>
      <w:r w:rsidR="00E47F3E" w:rsidRPr="004351D4">
        <w:rPr>
          <w:rFonts w:ascii="Times New Roman" w:hAnsi="Times New Roman" w:cs="Times New Roman"/>
        </w:rPr>
        <w:t xml:space="preserve"> </w:t>
      </w:r>
      <w:r w:rsidR="00B22FFB" w:rsidRPr="004351D4">
        <w:rPr>
          <w:rFonts w:ascii="Times New Roman" w:hAnsi="Times New Roman" w:cs="Times New Roman"/>
        </w:rPr>
        <w:t>provide</w:t>
      </w:r>
      <w:r w:rsidR="00AC46B8" w:rsidRPr="004351D4">
        <w:rPr>
          <w:rFonts w:ascii="Times New Roman" w:hAnsi="Times New Roman" w:cs="Times New Roman"/>
        </w:rPr>
        <w:t xml:space="preserve"> product information based on product usage experience </w:t>
      </w:r>
      <w:r w:rsidR="00AC46B8" w:rsidRPr="004351D4">
        <w:rPr>
          <w:rFonts w:ascii="Times New Roman" w:hAnsi="Times New Roman" w:cs="Times New Roman"/>
        </w:rPr>
        <w:fldChar w:fldCharType="begin" w:fldLock="1"/>
      </w:r>
      <w:r w:rsidR="00AC46B8" w:rsidRPr="004351D4">
        <w:rPr>
          <w:rFonts w:ascii="Times New Roman" w:hAnsi="Times New Roman" w:cs="Times New Roman"/>
        </w:rPr>
        <w:instrText>ADDIN CSL_CITATION { "citationItems" : [ { "id" : "ITEM-1", "itemData" : { "DOI" : "10.1287/mnsc.1070.0810", "ISBN" : "0108767304024", "ISSN" : "0025-1909", "PMID" : "15613756", "abstract" : "As a new type of word-of-mouth information, online consumer product review is an emerging market phenomenon that is playing an increasingly important role in consumers\u2019 purchase decisions. This paper argues that online consumer review, a type of product information created by users based on personal usage experience, can serve as a new element in the marketing communications mix and work as free \u201csales assistants\u201d to help consumers identify the products that best match their idiosyncratic usage conditions. This paper develops a normative model to address several important strategic issues related to consumer reviews. First, we show when and how the seller should adjust its own marketing communication strategy in response to consumer reviews. Our results reveal that if the review information is sufficiently informative, the two types of product information, i.e., the seller-created product attribute information and buyer-created review information, will interact with each other. For example, when the product cost is low and/or there are sufficient expert (more sophisticated) product users, the two types of information are complements, and the seller\u2019s best response is to increase the amount of product attribute information conveyed via its marketing communications after the reviews become available. However, when the product cost is high and there are sufficient novice (less sophisticated) product users, the two types of information are substitutes, and the seller\u2019s best response is to reduce the amount of product attribute information it offers, even if it is cost-free to provide such information. We also derive precise conditions under which the seller can increase its profit by adopting a proactive strategy, i.e., adjusting its marketing strategies even before consumer reviews become available. Second, we identify product/market conditions under which the seller benefits from facilitating such buyer-created information (e.g., by allowing consumers to post user-based product reviews on the seller\u2019s website). Finally, we illustrate the importance of the timing of the introduction of consumer reviews available as a strategic variable and show that delaying the availability of consumer reviews for a given product can be beneficial if the number of expert (more sophisticated) product users is relatively large and cost of the product is low", "author" : [ { "dropping-particle" : "", "family" : "Chen", "given" : "Yubo", "non-dropping-particle" : "", "parse-names" : false, "suffix" : "" }, { "dropping-particle" : "", "family" : "Xie", "given" : "J.", "non-dropping-particle" : "", "parse-names" : false, "suffix" : "" } ], "container-title" : "Management Science", "id" : "ITEM-1", "issue" : "3", "issued" : { "date-parts" : [ [ "2008" ] ] }, "page" : "477-491", "title" : "Online Consumer Review: Word-of-Mouth as a New Element of Marketing Communication Mix", "type" : "article-journal", "volume" : "54" }, "uris" : [ "http://www.mendeley.com/documents/?uuid=b461639b-deac-484c-b884-7bf2c528bf72" ] } ], "mendeley" : { "formattedCitation" : "(Chen &amp; Xie, 2008)", "plainTextFormattedCitation" : "(Chen &amp; Xie, 2008)", "previouslyFormattedCitation" : "(Chen &amp; Xie, 2008)" }, "properties" : { "noteIndex" : 0 }, "schema" : "https://github.com/citation-style-language/schema/raw/master/csl-citation.json" }</w:instrText>
      </w:r>
      <w:r w:rsidR="00AC46B8" w:rsidRPr="004351D4">
        <w:rPr>
          <w:rFonts w:ascii="Times New Roman" w:hAnsi="Times New Roman" w:cs="Times New Roman"/>
        </w:rPr>
        <w:fldChar w:fldCharType="separate"/>
      </w:r>
      <w:r w:rsidR="00AC46B8" w:rsidRPr="004351D4">
        <w:rPr>
          <w:rFonts w:ascii="Times New Roman" w:hAnsi="Times New Roman" w:cs="Times New Roman"/>
          <w:noProof/>
        </w:rPr>
        <w:t>(Chen &amp; Xie, 2008)</w:t>
      </w:r>
      <w:r w:rsidR="00AC46B8" w:rsidRPr="004351D4">
        <w:rPr>
          <w:rFonts w:ascii="Times New Roman" w:hAnsi="Times New Roman" w:cs="Times New Roman"/>
        </w:rPr>
        <w:fldChar w:fldCharType="end"/>
      </w:r>
      <w:r w:rsidR="00AC46B8" w:rsidRPr="004351D4">
        <w:rPr>
          <w:rFonts w:ascii="Times New Roman" w:hAnsi="Times New Roman" w:cs="Times New Roman"/>
        </w:rPr>
        <w:t>.</w:t>
      </w:r>
      <w:r w:rsidR="00B22FFB" w:rsidRPr="004351D4">
        <w:rPr>
          <w:rFonts w:ascii="Times New Roman" w:hAnsi="Times New Roman" w:cs="Times New Roman"/>
        </w:rPr>
        <w:t xml:space="preserve"> They can be used to extract product features </w:t>
      </w:r>
      <w:r w:rsidR="007C638F" w:rsidRPr="004351D4">
        <w:rPr>
          <w:rFonts w:ascii="Times New Roman" w:hAnsi="Times New Roman" w:cs="Times New Roman"/>
        </w:rPr>
        <w:fldChar w:fldCharType="begin" w:fldLock="1"/>
      </w:r>
      <w:r w:rsidR="00D33F76" w:rsidRPr="004351D4">
        <w:rPr>
          <w:rFonts w:ascii="Times New Roman" w:hAnsi="Times New Roman" w:cs="Times New Roman"/>
        </w:rPr>
        <w:instrText>ADDIN CSL_CITATION { "citationItems" : [ { "id" : "ITEM-1", "itemData" : { "DOI" : "10.1145/2491411.2491455", "ISBN" : "978-1-4503-2237-9", "abstract" : "Feature Models ({FMs)} are used extensively in software product line engineering to help generate and validate individual product configurations and to provide support for domain analysis. As {FM} construction can be tedious and time-consuming, researchers have previously developed techniques for extracting {FMs} from sets of formally specified individual configurations, or from software requirements specifications for families of existing products. However, such artifacts are often not available. In this paper we present a novel, automated approach for constructing {FMs} from publicly available product descriptions found in online product repositories and marketing websites such as {SoftPedia} and {CNET.} While each individual product description provides only a partial view of features in the domain, a large set of descriptions can provide fairly comprehensive coverage. Our approach utilizes hundreds of partial product descriptions to construct an {FM} and is described and evaluated against antivirus product descriptions mined from {SoftPedia.}", "author" : [ { "dropping-particle" : "", "family" : "Davril", "given" : "Jean-Marc", "non-dropping-particle" : "", "parse-names" : false, "suffix" : "" }, { "dropping-particle" : "", "family" : "Delfosse", "given" : "Edouard", "non-dropping-particle" : "", "parse-names" : false, "suffix" : "" }, { "dropping-particle" : "", "family" : "Hariri", "given" : "Negar", "non-dropping-particle" : "", "parse-names" : false, "suffix" : "" }, { "dropping-particle" : "", "family" : "Acher", "given" : "Mathieu", "non-dropping-particle" : "", "parse-names" : false, "suffix" : "" }, { "dropping-particle" : "", "family" : "Cleland-Huang", "given" : "Jane", "non-dropping-particle" : "", "parse-names" : false, "suffix" : "" }, { "dropping-particle" : "", "family" : "Heymans", "given" : "Patrick", "non-dropping-particle" : "", "parse-names" : false, "suffix" : "" } ], "container-title" : "Proceedings of the 2013 9th Joint Meeting on Foundations of Software Engineering", "id" : "ITEM-1", "issued" : { "date-parts" : [ [ "2013" ] ] }, "page" : "290\u2013300", "title" : "Feature Model Extraction from Large Collections of Informal Product Descriptions", "type" : "article-journal" }, "uris" : [ "http://www.mendeley.com/documents/?uuid=a35056d2-7b5e-4fd3-a52c-bf95fbc75416" ] }, { "id" : "ITEM-2", "itemData" : { "DOI" : "10.1109/DCIT.2015.5", "ISBN" : "9781509002900", "abstract" : "This paper studied on aspects extraction from product reviews by unsupervised topic model, which is an important subtask of opinion mining. The topic distribution of topic model, such as LDA, leans to the high-frequency words since the words in the document comply with the characteristics of power law distribution, which leads to that most of the words that can represent topics are overwhelmed by a small number of high-frequency words, and consequently, the topic expressive ability is reduced. To solve these problems, an unsupervised method is proposed by us in this paper, and on the basis of Sentence-LDA topic model, a new Unsupervised Weighted LDA model (UW-LDA) based on the weighted topic model is obtained through weighting on feature words by a improved Gaussian function. Finally, the experiments on two aspects of the review corpus of several products from different domains show that our proposed model has made a satisfactory result.", "author" : [ { "dropping-particle" : "", "family" : "Jiang", "given" : "Wei", "non-dropping-particle" : "", "parse-names" : false, "suffix" : "" }, { "dropping-particle" : "", "family" : "Pan", "given" : "Hao", "non-dropping-particle" : "", "parse-names" : false, "suffix" : "" } ], "container-title" : "Proceedings - 2015 2nd International Symposium on Dependable Computing and Internet of Things, DCIT 2015", "id" : "ITEM-2", "issued" : { "date-parts" : [ [ "2016" ] ] }, "page" : "134-141", "title" : "Aspect Extraction in Product Reviews via an Improved Unsupervised Method", "type" : "article-journal" }, "uris" : [ "http://www.mendeley.com/documents/?uuid=6e2c5234-b05e-47d2-b060-0ab7fc4a8d6d" ] }, { "id" : "ITEM-3", "itemData" : { "author" : [ { "dropping-particle" : "", "family" : "Samha", "given" : "Amani K", "non-dropping-particle" : "", "parse-names" : false, "suffix" : "" }, { "dropping-particle" : "", "family" : "Li", "given" : "Yuefeng", "non-dropping-particle" : "", "parse-names" : false, "suffix" : "" }, { "dropping-particle" : "", "family" : "Zhang", "given" : "Jinglan", "non-dropping-particle" : "", "parse-names" : false, "suffix" : "" } ], "id" : "ITEM-3", "issued" : { "date-parts" : [ [ "2014" ] ] }, "title" : "ASPECT-BASED Opinion Extraction From Customer Reviews", "type" : "article-journal" }, "uris" : [ "http://www.mendeley.com/documents/?uuid=fc36a32a-253a-4093-9c96-b9f6a6294765" ] } ], "mendeley" : { "formattedCitation" : "(Davril et al., 2013; Jiang &amp; Pan, 2016; Samha, Li, &amp; Zhang, 2014)", "plainTextFormattedCitation" : "(Davril et al., 2013; Jiang &amp; Pan, 2016; Samha, Li, &amp; Zhang, 2014)", "previouslyFormattedCitation" : "(Davril et al., 2013; Jiang &amp; Pan, 2016; Samha et al., 2014)" }, "properties" : { "noteIndex" : 0 }, "schema" : "https://github.com/citation-style-language/schema/raw/master/csl-citation.json" }</w:instrText>
      </w:r>
      <w:r w:rsidR="007C638F" w:rsidRPr="004351D4">
        <w:rPr>
          <w:rFonts w:ascii="Times New Roman" w:hAnsi="Times New Roman" w:cs="Times New Roman"/>
        </w:rPr>
        <w:fldChar w:fldCharType="separate"/>
      </w:r>
      <w:r w:rsidR="00D33F76" w:rsidRPr="004351D4">
        <w:rPr>
          <w:rFonts w:ascii="Times New Roman" w:hAnsi="Times New Roman" w:cs="Times New Roman"/>
          <w:noProof/>
        </w:rPr>
        <w:t>(Davril et al., 2013; Jiang &amp; Pan, 2016; Samha, Li, &amp; Zhang, 2014)</w:t>
      </w:r>
      <w:r w:rsidR="007C638F" w:rsidRPr="004351D4">
        <w:rPr>
          <w:rFonts w:ascii="Times New Roman" w:hAnsi="Times New Roman" w:cs="Times New Roman"/>
        </w:rPr>
        <w:fldChar w:fldCharType="end"/>
      </w:r>
      <w:r w:rsidR="007C638F" w:rsidRPr="004351D4">
        <w:rPr>
          <w:rFonts w:ascii="Times New Roman" w:hAnsi="Times New Roman" w:cs="Times New Roman"/>
        </w:rPr>
        <w:t>, form</w:t>
      </w:r>
      <w:r w:rsidR="00AF6119" w:rsidRPr="004351D4">
        <w:rPr>
          <w:rFonts w:ascii="Times New Roman" w:hAnsi="Times New Roman" w:cs="Times New Roman"/>
        </w:rPr>
        <w:t>ing</w:t>
      </w:r>
      <w:r w:rsidR="007C638F" w:rsidRPr="004351D4">
        <w:rPr>
          <w:rFonts w:ascii="Times New Roman" w:hAnsi="Times New Roman" w:cs="Times New Roman"/>
        </w:rPr>
        <w:t xml:space="preserve"> product brand positioning </w:t>
      </w:r>
      <w:r w:rsidR="007C638F" w:rsidRPr="004351D4">
        <w:rPr>
          <w:rFonts w:ascii="Times New Roman" w:hAnsi="Times New Roman" w:cs="Times New Roman"/>
        </w:rPr>
        <w:fldChar w:fldCharType="begin" w:fldLock="1"/>
      </w:r>
      <w:r w:rsidR="007C638F" w:rsidRPr="004351D4">
        <w:rPr>
          <w:rFonts w:ascii="Times New Roman" w:hAnsi="Times New Roman" w:cs="Times New Roman"/>
        </w:rPr>
        <w:instrText>ADDIN CSL_CITATION { "citationItems" : [ { "id" : "ITEM-1", "itemData" : { "DOI" : "10.1007/s13398-014-0173-7.2", "ISBN" : "9780874216561", "ISSN" : "13514180", "PMID" : "15991970", "abstract" : "Product reviews are becoming ubiquitous on the Web, representing a rich source of consumer information on a wide range of product categories (e.g., wines, hotels, professional services, movies). These product reviews are valuable because they reflect consumer experiences in natura and in situ collected in the marketplace without any interference from the researcher. Importantly, a product review reflects not only the perception and preference for the product but also the acuity, bias, and writing style of the reviewer. This reviewer aspect has been ignored in past attempts to draw inferences about brands from product reviews extracted from the Web. Our framework combines ontology-based text mining and psychometric techniques to translate online product reviews into a brand-positioning map, while accounting for the idiosyncratic responses and writing styles of the reviewers. Our empirical illustrations applying this framework to wine reviews and hotel reviews demonstrate that a product review reveals information about the reviewer as well as the product under review by teasing out these two distinct components in every product review.", "author" : [ { "dropping-particle" : "", "family" : "Kamakura", "given" : "Wagner A.", "non-dropping-particle" : "", "parse-names" : false, "suffix" : "" }, { "dropping-particle" : "", "family" : "Moon", "given" : "Sangkil", "non-dropping-particle" : "", "parse-names" : false, "suffix" : "" } ], "container-title" : "Igarss 2014", "id" : "ITEM-1", "issue" : "1", "issued" : { "date-parts" : [ [ "2014" ] ] }, "page" : "1-5", "title" : "A picture is a worth a thousand words: Translating product reviews into a brand-positioning map", "type" : "article-journal", "volume" : "26" }, "uris" : [ "http://www.mendeley.com/documents/?uuid=560428ca-a316-4c5c-99c5-5dbf47326f05" ] } ], "mendeley" : { "formattedCitation" : "(Kamakura &amp; Moon, 2014)", "plainTextFormattedCitation" : "(Kamakura &amp; Moon, 2014)", "previouslyFormattedCitation" : "(Kamakura &amp; Moon, 2014)" }, "properties" : { "noteIndex" : 0 }, "schema" : "https://github.com/citation-style-language/schema/raw/master/csl-citation.json" }</w:instrText>
      </w:r>
      <w:r w:rsidR="007C638F" w:rsidRPr="004351D4">
        <w:rPr>
          <w:rFonts w:ascii="Times New Roman" w:hAnsi="Times New Roman" w:cs="Times New Roman"/>
        </w:rPr>
        <w:fldChar w:fldCharType="separate"/>
      </w:r>
      <w:r w:rsidR="007C638F" w:rsidRPr="004351D4">
        <w:rPr>
          <w:rFonts w:ascii="Times New Roman" w:hAnsi="Times New Roman" w:cs="Times New Roman"/>
          <w:noProof/>
        </w:rPr>
        <w:t>(Kamakura &amp; Moon, 2014)</w:t>
      </w:r>
      <w:r w:rsidR="007C638F" w:rsidRPr="004351D4">
        <w:rPr>
          <w:rFonts w:ascii="Times New Roman" w:hAnsi="Times New Roman" w:cs="Times New Roman"/>
        </w:rPr>
        <w:fldChar w:fldCharType="end"/>
      </w:r>
      <w:r w:rsidR="00AF6119" w:rsidRPr="004351D4">
        <w:rPr>
          <w:rFonts w:ascii="Times New Roman" w:hAnsi="Times New Roman" w:cs="Times New Roman"/>
        </w:rPr>
        <w:t xml:space="preserve">. For customers, </w:t>
      </w:r>
      <w:r w:rsidR="00AC46B8" w:rsidRPr="004351D4">
        <w:rPr>
          <w:rFonts w:ascii="Times New Roman" w:hAnsi="Times New Roman" w:cs="Times New Roman"/>
        </w:rPr>
        <w:t xml:space="preserve">product </w:t>
      </w:r>
      <w:r w:rsidR="00306182" w:rsidRPr="004351D4">
        <w:rPr>
          <w:rFonts w:ascii="Times New Roman" w:hAnsi="Times New Roman" w:cs="Times New Roman"/>
          <w:noProof/>
        </w:rPr>
        <w:t>review</w:t>
      </w:r>
      <w:r w:rsidR="007C638F" w:rsidRPr="004351D4">
        <w:rPr>
          <w:rFonts w:ascii="Times New Roman" w:hAnsi="Times New Roman" w:cs="Times New Roman"/>
        </w:rPr>
        <w:t xml:space="preserve"> </w:t>
      </w:r>
      <w:r w:rsidR="00AF6119" w:rsidRPr="004351D4">
        <w:rPr>
          <w:rFonts w:ascii="Times New Roman" w:hAnsi="Times New Roman" w:cs="Times New Roman"/>
        </w:rPr>
        <w:t xml:space="preserve">is </w:t>
      </w:r>
      <w:r w:rsidR="007C638F" w:rsidRPr="004351D4">
        <w:rPr>
          <w:rFonts w:ascii="Times New Roman" w:hAnsi="Times New Roman" w:cs="Times New Roman"/>
        </w:rPr>
        <w:t xml:space="preserve">a form of </w:t>
      </w:r>
      <w:r w:rsidR="00AC46B8" w:rsidRPr="004351D4">
        <w:rPr>
          <w:rFonts w:ascii="Times New Roman" w:hAnsi="Times New Roman" w:cs="Times New Roman"/>
        </w:rPr>
        <w:t xml:space="preserve">word-of-mouth </w:t>
      </w:r>
      <w:r w:rsidR="00AC46B8" w:rsidRPr="004351D4">
        <w:rPr>
          <w:rFonts w:ascii="Times New Roman" w:hAnsi="Times New Roman" w:cs="Times New Roman"/>
        </w:rPr>
        <w:fldChar w:fldCharType="begin" w:fldLock="1"/>
      </w:r>
      <w:r w:rsidR="00AC46B8" w:rsidRPr="004351D4">
        <w:rPr>
          <w:rFonts w:ascii="Times New Roman" w:hAnsi="Times New Roman" w:cs="Times New Roman"/>
        </w:rPr>
        <w:instrText>ADDIN CSL_CITATION { "citationItems" : [ { "id" : "ITEM-1", "itemData" : { "DOI" : "10.1016/j.jbusres.2009.12.011", "ISBN" : "0148-2963", "ISSN" : "01482963", "PMID" : "54607064", "abstract" : "Online consumer product reviews, a form of electronic word-of-mouth (eWOM), have attracted increased attention from researchers. This paper examines the persuasiveness of eWOM. Drawing on regulatory focus theory, the authors propose that the consumption goals that consumers associate with the reviewed product moderate the effect of review valence on persuasiveness. Data from lab experiments and actual online retailers suggest that consumers who evaluate products associated with promotion consumption goals perceive positive reviews to be more persuasive than negative ones (i.e., a positivity bias). Conversely, consumers who evaluate products associated with prevention consumption goals perceive negative reviews to be more persuasive than positive ones (i.e., a negativity bias). \u00a9 2009 Elsevier Inc.", "author" : [ { "dropping-particle" : "", "family" : "Zhang", "given" : "Jason Q.", "non-dropping-particle" : "", "parse-names" : false, "suffix" : "" }, { "dropping-particle" : "", "family" : "Craciun", "given" : "Georgiana", "non-dropping-particle" : "", "parse-names" : false, "suffix" : "" }, { "dropping-particle" : "", "family" : "Shin", "given" : "Dongwoo", "non-dropping-particle" : "", "parse-names" : false, "suffix" : "" } ], "container-title" : "Journal of Business Research", "id" : "ITEM-1", "issue" : "12", "issued" : { "date-parts" : [ [ "2010" ] ] }, "page" : "1336-1341", "publisher" : "Elsevier Inc.", "title" : "When does electronic word-of-mouth matter? A study of consumer product reviews", "type" : "article-journal", "volume" : "63" }, "uris" : [ "http://www.mendeley.com/documents/?uuid=696f7e59-c5e2-4b47-8f9c-c26f1dc1b4fc" ] } ], "mendeley" : { "formattedCitation" : "(J. Q. Zhang, Craciun, &amp; Shin, 2010)", "plainTextFormattedCitation" : "(J. Q. Zhang, Craciun, &amp; Shin, 2010)", "previouslyFormattedCitation" : "(J. Q. Zhang, Craciun, &amp; Shin, 2010)" }, "properties" : { "noteIndex" : 0 }, "schema" : "https://github.com/citation-style-language/schema/raw/master/csl-citation.json" }</w:instrText>
      </w:r>
      <w:r w:rsidR="00AC46B8" w:rsidRPr="004351D4">
        <w:rPr>
          <w:rFonts w:ascii="Times New Roman" w:hAnsi="Times New Roman" w:cs="Times New Roman"/>
        </w:rPr>
        <w:fldChar w:fldCharType="separate"/>
      </w:r>
      <w:r w:rsidR="00AC46B8" w:rsidRPr="004351D4">
        <w:rPr>
          <w:rFonts w:ascii="Times New Roman" w:hAnsi="Times New Roman" w:cs="Times New Roman"/>
          <w:noProof/>
        </w:rPr>
        <w:t>(J. Q. Zhang, Craciun, &amp; Shin, 2010)</w:t>
      </w:r>
      <w:r w:rsidR="00AC46B8" w:rsidRPr="004351D4">
        <w:rPr>
          <w:rFonts w:ascii="Times New Roman" w:hAnsi="Times New Roman" w:cs="Times New Roman"/>
        </w:rPr>
        <w:fldChar w:fldCharType="end"/>
      </w:r>
      <w:r w:rsidR="007C638F" w:rsidRPr="004351D4">
        <w:rPr>
          <w:rFonts w:ascii="Times New Roman" w:hAnsi="Times New Roman" w:cs="Times New Roman"/>
        </w:rPr>
        <w:t xml:space="preserve">, which influences readers’ consumption engagement </w:t>
      </w:r>
      <w:r w:rsidR="007C638F" w:rsidRPr="004351D4">
        <w:rPr>
          <w:rFonts w:ascii="Times New Roman" w:hAnsi="Times New Roman" w:cs="Times New Roman"/>
        </w:rPr>
        <w:fldChar w:fldCharType="begin" w:fldLock="1"/>
      </w:r>
      <w:r w:rsidR="007C638F" w:rsidRPr="004351D4">
        <w:rPr>
          <w:rFonts w:ascii="Times New Roman" w:hAnsi="Times New Roman" w:cs="Times New Roman"/>
        </w:rPr>
        <w:instrText>ADDIN CSL_CITATION { "citationItems" : [ { "id" : "ITEM-1", "itemData" : { "DOI" : "10.1108/07363761011063349", "ISBN" : "1066224081088", "ISSN" : "0736-3761", "PMID" : "52867829", "abstract" : "Purpose \u2013 The purpose of this paper is to study the impact of customer care experiences voiced online on consumer choice of brand or company when purchasing products and services by including the level of usage of these sites, and consumer opinions about whether or not their comments would make a difference to the actions of companies. Design/methodology/approach \u2013 The theoretical framework of word of mouth is extended to an online environment, electronic word of mouth (e-WOM), when using consumer opinions about customer care, and a model is suggested using structural equation modeling utilizing data from 320 consumers in the USA. Findings \u2013 Consumer opinions about customer care in socially-based web sites impact consumer opinions and consumer engagement and consequently consumer choice of brand or company when making purchases. The web sites, including government/consumer advocacy information sites, company web sites, and information found through search engines, are not considered important in influencing consumers. Research limitations/implications \u2013 The implications of the study are that companies need to pay attention to the voices of customers on socially-based web sites and respond appropriately in order to keep customers brand-loyal. Since this was an exploratory study, it was limited in the number of variables used for testing the hypotheses. The study could be improved by increasing the number of variables that explain online consumer opinions, online engagement and consumer choice of brand or company. Originality/value \u2013 This is an exploratory study focusing on the customer care experience rather than product quality or value provided by companies as discussed by consumers on a variety of web sites. Therefore, it extends the previous works on product quality and value.", "author" : [ { "dropping-particle" : "", "family" : "Karakaya", "given" : "Fahri", "non-dropping-particle" : "", "parse-names" : false, "suffix" : "" }, { "dropping-particle" : "", "family" : "Barnes", "given" : "Nora Ganim", "non-dropping-particle" : "", "parse-names" : false, "suffix" : "" } ], "container-title" : "Journal of Consumer Marketing", "id" : "ITEM-1", "issued" : { "date-parts" : [ [ "2010" ] ] }, "page" : "447-457", "title" : "Impact of online reviews of customer care experience on brand or company selection", "type" : "article-journal", "volume" : "27" }, "uris" : [ "http://www.mendeley.com/documents/?uuid=06e28f3b-f9ac-4968-a963-41c1f120a427" ] } ], "mendeley" : { "formattedCitation" : "(Karakaya &amp; Barnes, 2010)", "plainTextFormattedCitation" : "(Karakaya &amp; Barnes, 2010)", "previouslyFormattedCitation" : "(Karakaya &amp; Barnes, 2010)" }, "properties" : { "noteIndex" : 0 }, "schema" : "https://github.com/citation-style-language/schema/raw/master/csl-citation.json" }</w:instrText>
      </w:r>
      <w:r w:rsidR="007C638F" w:rsidRPr="004351D4">
        <w:rPr>
          <w:rFonts w:ascii="Times New Roman" w:hAnsi="Times New Roman" w:cs="Times New Roman"/>
        </w:rPr>
        <w:fldChar w:fldCharType="separate"/>
      </w:r>
      <w:r w:rsidR="007C638F" w:rsidRPr="004351D4">
        <w:rPr>
          <w:rFonts w:ascii="Times New Roman" w:hAnsi="Times New Roman" w:cs="Times New Roman"/>
          <w:noProof/>
        </w:rPr>
        <w:t>(Karakaya &amp; Barnes, 2010)</w:t>
      </w:r>
      <w:r w:rsidR="007C638F" w:rsidRPr="004351D4">
        <w:rPr>
          <w:rFonts w:ascii="Times New Roman" w:hAnsi="Times New Roman" w:cs="Times New Roman"/>
        </w:rPr>
        <w:fldChar w:fldCharType="end"/>
      </w:r>
      <w:r w:rsidR="007C638F" w:rsidRPr="004351D4">
        <w:rPr>
          <w:rFonts w:ascii="Times New Roman" w:hAnsi="Times New Roman" w:cs="Times New Roman"/>
        </w:rPr>
        <w:t xml:space="preserve"> and purchasing behaviors </w:t>
      </w:r>
      <w:r w:rsidR="007C638F" w:rsidRPr="004351D4">
        <w:rPr>
          <w:rFonts w:ascii="Times New Roman" w:hAnsi="Times New Roman" w:cs="Times New Roman"/>
        </w:rPr>
        <w:fldChar w:fldCharType="begin" w:fldLock="1"/>
      </w:r>
      <w:r w:rsidR="007C638F" w:rsidRPr="004351D4">
        <w:rPr>
          <w:rFonts w:ascii="Times New Roman" w:hAnsi="Times New Roman" w:cs="Times New Roman"/>
        </w:rPr>
        <w:instrText>ADDIN CSL_CITATION { "citationItems" : [ { "id" : "ITEM-1", "itemData" : { "DOI" : "10.1509/jmkr.43.3.345", "ISBN" : "00222437", "ISSN" : "0022-2437", "PMID" : "21945232", "abstract" : "The authors examine the effect of consumer reviews on relative sales of books at Amazon.com and Barnesandnoble.com. The authors find that (1) reviews are overwhelmingly positive at both sites, but there are more reviews and longer reviews at Amazon.com; (2) an improvement in a book\u2019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author" : [ { "dropping-particle" : "", "family" : "Chevalier", "given" : "Judith a", "non-dropping-particle" : "", "parse-names" : false, "suffix" : "" }, { "dropping-particle" : "", "family" : "Mayzlin", "given" : "Dina", "non-dropping-particle" : "", "parse-names" : false, "suffix" : "" } ], "container-title" : "Journal of Marketing Research", "id" : "ITEM-1", "issue" : "3", "issued" : { "date-parts" : [ [ "2006" ] ] }, "page" : "345-354", "title" : "The Effect of Word of Mouth on Sales: Online Book Reviews", "type" : "article-journal", "volume" : "43" }, "uris" : [ "http://www.mendeley.com/documents/?uuid=2ffc620b-45ca-46dd-ba8e-30353dceaf50" ] }, { "id" : "ITEM-2", "itemData" : { "DOI" : "10.1016/j.intmar.2013.04.004", "ISSN" : "10949968", "abstract" : "Consumers assess the credibility of online product reviews to guide their purchase decisions. However, little is known about how consumers determine the credibility of online product reviews. This article examines the effect of the level of detail in a product review and the level of reviewer agreement with it on the credibility of a review and consumers' purchase intentions for search and experience products. Overall, the results indicate that more credible reviews lead to higher purchase intentions. Interestingly, the findings also demonstrate that consumers determine the credibility of a review differently for search and experience products. For search products, consumers deem online reviews to be more credible when the reviews contain detailed information about the product. However, for experience products, consumers determine the credibility of a review by assessing the level of reviewer agreement with a review. The lack of diagnosticity of detailed information in online reviews of experience products is attributed to the idiosyncratic nature of experiences. Implications for research and practice are discussed. \u00a9 2013 Elsevier B.V.", "author" : [ { "dropping-particle" : "", "family" : "Jim\u00e9nez", "given" : "Fernando R.", "non-dropping-particle" : "", "parse-names" : false, "suffix" : "" }, { "dropping-particle" : "", "family" : "Mendoza", "given" : "Norma A.", "non-dropping-particle" : "", "parse-names" : false, "suffix" : "" } ], "container-title" : "Journal of Interactive Marketing", "id" : "ITEM-2", "issue" : "3", "issued" : { "date-parts" : [ [ "2013" ] ] }, "page" : "226-235", "publisher" : "Elsevier B.V.", "title" : "Too popular to ignore: The influence of online reviews on purchase intentions of search and experience products", "type" : "article-journal", "volume" : "27" }, "uris" : [ "http://www.mendeley.com/documents/?uuid=c0ebbe88-6580-49b2-a6ab-722b8bb0ee4e" ] } ], "mendeley" : { "formattedCitation" : "(Chevalier &amp; Mayzlin, 2006; Jim\u00e9nez &amp; Mendoza, 2013)", "plainTextFormattedCitation" : "(Chevalier &amp; Mayzlin, 2006; Jim\u00e9nez &amp; Mendoza, 2013)", "previouslyFormattedCitation" : "(Chevalier &amp; Mayzlin, 2006; Jim\u00e9nez &amp; Mendoza, 2013)" }, "properties" : { "noteIndex" : 0 }, "schema" : "https://github.com/citation-style-language/schema/raw/master/csl-citation.json" }</w:instrText>
      </w:r>
      <w:r w:rsidR="007C638F" w:rsidRPr="004351D4">
        <w:rPr>
          <w:rFonts w:ascii="Times New Roman" w:hAnsi="Times New Roman" w:cs="Times New Roman"/>
        </w:rPr>
        <w:fldChar w:fldCharType="separate"/>
      </w:r>
      <w:r w:rsidR="007C638F" w:rsidRPr="004351D4">
        <w:rPr>
          <w:rFonts w:ascii="Times New Roman" w:hAnsi="Times New Roman" w:cs="Times New Roman"/>
          <w:noProof/>
        </w:rPr>
        <w:t>(Chevalier &amp; Mayzlin, 2006; Jiménez &amp; Mendoza, 2013)</w:t>
      </w:r>
      <w:r w:rsidR="007C638F" w:rsidRPr="004351D4">
        <w:rPr>
          <w:rFonts w:ascii="Times New Roman" w:hAnsi="Times New Roman" w:cs="Times New Roman"/>
        </w:rPr>
        <w:fldChar w:fldCharType="end"/>
      </w:r>
      <w:r w:rsidR="007C638F" w:rsidRPr="004351D4">
        <w:rPr>
          <w:rFonts w:ascii="Times New Roman" w:hAnsi="Times New Roman" w:cs="Times New Roman"/>
        </w:rPr>
        <w:t>.</w:t>
      </w:r>
      <w:r w:rsidR="00AF6119" w:rsidRPr="004351D4">
        <w:rPr>
          <w:rFonts w:ascii="Times New Roman" w:hAnsi="Times New Roman" w:cs="Times New Roman"/>
        </w:rPr>
        <w:t xml:space="preserve"> Sentiments occur during the product consumption can </w:t>
      </w:r>
      <w:r w:rsidR="003E7E04" w:rsidRPr="004351D4">
        <w:rPr>
          <w:rFonts w:ascii="Times New Roman" w:hAnsi="Times New Roman" w:cs="Times New Roman"/>
        </w:rPr>
        <w:t xml:space="preserve">also </w:t>
      </w:r>
      <w:r w:rsidR="00AF6119" w:rsidRPr="004351D4">
        <w:rPr>
          <w:rFonts w:ascii="Times New Roman" w:hAnsi="Times New Roman" w:cs="Times New Roman"/>
        </w:rPr>
        <w:t xml:space="preserve">be identified through product reviews </w:t>
      </w:r>
      <w:r w:rsidR="00AF6119" w:rsidRPr="004351D4">
        <w:rPr>
          <w:rFonts w:ascii="Times New Roman" w:hAnsi="Times New Roman" w:cs="Times New Roman"/>
        </w:rPr>
        <w:fldChar w:fldCharType="begin" w:fldLock="1"/>
      </w:r>
      <w:r w:rsidR="00AF6119" w:rsidRPr="004351D4">
        <w:rPr>
          <w:rFonts w:ascii="Times New Roman" w:hAnsi="Times New Roman" w:cs="Times New Roman"/>
        </w:rPr>
        <w:instrText>ADDIN CSL_CITATION { "citationItems" : [ { "id" : "ITEM-1", "itemData" : { "DOI" : "10.1007/978-3-642-28604-9_39", "ISBN" : "978-3-642-28603-2", "ISSN" : "00313203", "PMID" : "20497846", "abstract" : "In this paper, we present a novel approach to identify feature specific expressions of opinion in product reviews with different features and mixed emotions. The objective is realized by identifying a set of potential features in the review and extracting opinion expressions about those features by exploiting their associations. Capitalizing on the view that more closely associated words come together to express an opinion about a certain feature, dependency parsing is used to identify relations between the opinion expressions. The system learns the set of significant relations to be used by dependency parsing and a threshold parameter which allows us to merge closely associated opinion expressions. The data requirement is minimal as this is a one time learning of the domain independent parameters. The associations are represented in the form of a graph which is partitioned to finally retrieve the opinion expression describing the user specified feature. We show that the system achieves a high accuracy across all domains and performs at par with state-of-the-art systems despite its data limitations.", "author" : [ { "dropping-particle" : "", "family" : "Mukherjee", "given" : "Subhabrata", "non-dropping-particle" : "", "parse-names" : false, "suffix" : "" }, { "dropping-particle" : "", "family" : "Bhattacharyya", "given" : "Pushpak", "non-dropping-particle" : "", "parse-names" : false, "suffix" : "" } ], "container-title" : "Computational Linguistics and Intelligent Text Processing", "id" : "ITEM-1", "issued" : { "date-parts" : [ [ "2012" ] ] }, "page" : "1-12", "title" : "Feature specific sentiment analysis for product reviews", "type" : "article-journal" }, "uris" : [ "http://www.mendeley.com/documents/?uuid=8a974e2b-1a99-4eb2-84b0-d5cefc44dfa2" ] }, { "id" : "ITEM-2", "itemData" : { "DOI" : "10.1007/978-981-4585-18-7", "ISBN" : "978-981-4585-17-0", "ISSN" : "18761119", "abstract" : "Precise CRM implementation for companies certainly affects the business survival of a company because it will relate to the maintenance of good and right relationship with the customers which will make their loyalty improves. There are numerous models/frameworks of CRM which is widely known today. By making comparison between these models, we can make exact and useful deliverables to identify crucial points in building Social CRM model/framework. To harmonize business with the Information Technology, we need to create enterprise architecture that suit the company's situation. The merger of Zachman framework and Architecture for Integrated Information System (ARIS) is viewed as the bridging of Social CRM model/framework with its technology development and information system which will bring success in the implementation process. \u00a9 Springer Science+Business Media Singapore 2014.", "author" : [ { "dropping-particle" : "", "family" : "Meyliana", "given" : "", "non-dropping-particle" : "", "parse-names" : false, "suffix" : "" }, { "dropping-particle" : "", "family" : "Budiardjo", "given" : "Eko K.", "non-dropping-particle" : "", "parse-names" : false, "suffix" : "" } ], "container-title" : "Lecture Notes in Electrical Engineering", "id" : "ITEM-2", "issued" : { "date-parts" : [ [ "2014" ] ] }, "page" : "479-487", "title" : "Survey on Product Review Sentiment Classification and Analysis Challenges", "type" : "article-journal", "volume" : "285" }, "uris" : [ "http://www.mendeley.com/documents/?uuid=b839780e-06e5-4ca1-9a53-7742f28718da" ] }, { "id" : "ITEM-3", "itemData" : { "DOI" : "10.1109/MIS.2009.105", "ISBN" : "1541-1672", "ISSN" : "15411672", "abstract" : "As an emerging communication platform, Web 2.0 has led the Internet to become increasingly user-centric. People are participating in and exchanging opinions through online community-based social media, such as discussion boards, Web forums, and blogs. Along with such trends, an increasing amount of user-generated content containing rich opinion and sentiment information has appeared on the Internet. Understanding such opinion and sentiment information has become increasingly important for both service and product providers and users because it plays an important role in influencing consumer purchasing decisions.", "author" : [ { "dropping-particle" : "", "family" : "Dang", "given" : "Yan", "non-dropping-particle" : "", "parse-names" : false, "suffix" : "" }, { "dropping-particle" : "", "family" : "Zhang", "given" : "Yulei", "non-dropping-particle" : "", "parse-names" : false, "suffix" : "" }, { "dropping-particle" : "", "family" : "Chen", "given" : "Hsinchun", "non-dropping-particle" : "", "parse-names" : false, "suffix" : "" } ], "container-title" : "IEEE Intelligent Systems", "id" : "ITEM-3", "issue" : "4", "issued" : { "date-parts" : [ [ "2010" ] ] }, "page" : "46-53", "title" : "A lexicon-enhanced method for sentiment classification: An experiment on online product reviews", "type" : "article-journal", "volume" : "25" }, "uris" : [ "http://www.mendeley.com/documents/?uuid=013d6ce8-00dd-4726-863b-297b4f6a2178" ] } ], "mendeley" : { "formattedCitation" : "(Dang, Zhang, &amp; Chen, 2010; Meyliana &amp; Budiardjo, 2014; Mukherjee &amp; Bhattacharyya, 2012)", "plainTextFormattedCitation" : "(Dang, Zhang, &amp; Chen, 2010; Meyliana &amp; Budiardjo, 2014; Mukherjee &amp; Bhattacharyya, 2012)", "previouslyFormattedCitation" : "(Dang, Zhang, &amp; Chen, 2010; Meyliana &amp; Budiardjo, 2014; Mukherjee &amp; Bhattacharyya, 2012)" }, "properties" : { "noteIndex" : 0 }, "schema" : "https://github.com/citation-style-language/schema/raw/master/csl-citation.json" }</w:instrText>
      </w:r>
      <w:r w:rsidR="00AF6119" w:rsidRPr="004351D4">
        <w:rPr>
          <w:rFonts w:ascii="Times New Roman" w:hAnsi="Times New Roman" w:cs="Times New Roman"/>
        </w:rPr>
        <w:fldChar w:fldCharType="separate"/>
      </w:r>
      <w:r w:rsidR="00AF6119" w:rsidRPr="004351D4">
        <w:rPr>
          <w:rFonts w:ascii="Times New Roman" w:hAnsi="Times New Roman" w:cs="Times New Roman"/>
          <w:noProof/>
        </w:rPr>
        <w:t>(Dang, Zhang, &amp; Chen, 2010; Meyliana &amp; Budiardjo, 2014; Mukherjee &amp; Bhattacharyya, 2012)</w:t>
      </w:r>
      <w:r w:rsidR="00AF6119" w:rsidRPr="004351D4">
        <w:rPr>
          <w:rFonts w:ascii="Times New Roman" w:hAnsi="Times New Roman" w:cs="Times New Roman"/>
        </w:rPr>
        <w:fldChar w:fldCharType="end"/>
      </w:r>
      <w:r w:rsidR="00AF6119" w:rsidRPr="004351D4">
        <w:rPr>
          <w:rFonts w:ascii="Times New Roman" w:hAnsi="Times New Roman" w:cs="Times New Roman"/>
        </w:rPr>
        <w:t xml:space="preserve">, which presents </w:t>
      </w:r>
      <w:r w:rsidR="003E7E04" w:rsidRPr="004351D4">
        <w:rPr>
          <w:rFonts w:ascii="Times New Roman" w:hAnsi="Times New Roman" w:cs="Times New Roman"/>
        </w:rPr>
        <w:t xml:space="preserve">the </w:t>
      </w:r>
      <w:r w:rsidR="00AF6119" w:rsidRPr="004351D4">
        <w:rPr>
          <w:rFonts w:ascii="Times New Roman" w:hAnsi="Times New Roman" w:cs="Times New Roman"/>
        </w:rPr>
        <w:t>consumption experience</w:t>
      </w:r>
      <w:r w:rsidR="003E7E04" w:rsidRPr="004351D4">
        <w:rPr>
          <w:rFonts w:ascii="Times New Roman" w:hAnsi="Times New Roman" w:cs="Times New Roman"/>
        </w:rPr>
        <w:t>s</w:t>
      </w:r>
      <w:r w:rsidR="00AF6119" w:rsidRPr="004351D4">
        <w:rPr>
          <w:rFonts w:ascii="Times New Roman" w:hAnsi="Times New Roman" w:cs="Times New Roman"/>
        </w:rPr>
        <w:t xml:space="preserve"> of watching a movie </w:t>
      </w:r>
      <w:r w:rsidR="00AF6119" w:rsidRPr="004351D4">
        <w:rPr>
          <w:rFonts w:ascii="Times New Roman" w:hAnsi="Times New Roman" w:cs="Times New Roman"/>
        </w:rPr>
        <w:fldChar w:fldCharType="begin" w:fldLock="1"/>
      </w:r>
      <w:r w:rsidR="00AF6119" w:rsidRPr="004351D4">
        <w:rPr>
          <w:rFonts w:ascii="Times New Roman" w:hAnsi="Times New Roman" w:cs="Times New Roman"/>
        </w:rPr>
        <w:instrText>ADDIN CSL_CITATION { "citationItems" : [ { "id" : "ITEM-1", "itemData" : { "DOI" : "10.1007/978-3-642-21384-7_7", "ISBN" : "9781467345293", "abstract" : "Sentiment analysis is becoming one of the most profound research areas for prediction and classification. In Sentiment mining or opinion mining, we basically try to analyse the results or predict outcomes that are based on customer feedback or opinion. Especially applications involving stock prediction, movie and product review analysis. The study involves automated text mining which in turn includes understanding the meaning of the sentence. This can be achieved with the help of appropriate tokenization and thereafter classifying the outcome by comparing the tokens with a specific sentiment dictionary. In this article we take up the challenge of automated movie review analysis. A dataset of a movie is created from the movie review website \u2018Rotten Tomatoes\u2019. We classify the sentences from the dataset as positive or negative using word stem tokenization and there after measure the sentiment weight.", "author" : [ { "dropping-particle" : "", "family" : "Vishwanathan", "given" : "Shravan", "non-dropping-particle" : "", "parse-names" : false, "suffix" : "" } ], "container-title" : "Proceedings of 3rd IRF International Conference", "id" : "ITEM-1", "issued" : { "date-parts" : [ [ "2014" ] ] }, "page" : "80-82", "title" : "Sentiment Analysis of Movie Reviews", "type" : "article-journal" }, "uris" : [ "http://www.mendeley.com/documents/?uuid=4817f63e-3bd6-4c02-aae1-ac7258043fdc" ] }, { "id" : "ITEM-2", "itemData" : { "abstract" : "We report work on using knowledge of senti- ment-bearing words in statistical approaches to automatic sentiment analysis and opinion mining (SA &amp; OM). Our main contribution lies in constructing document feature vectors that are sentiment-sensitive and use word knowledge. This is achieved by incorporating sentiment-bearing words as features in docu- ment vectors, extracted with the help of Sen- tiWordNet which is essentially the wordnet with sentiment scores attached to the synsets. Support Vector Machines (SVM) have been used to classify documents into positive and negative polarity (i.e., sentiment) classes. Ex- periments show that we achieve state of art performance in sentiment analysis of standard movie reviews dataset and locally created product review dataset.", "author" : [ { "dropping-particle" : "", "family" : "Verma", "given" : "Shitanshu", "non-dropping-particle" : "", "parse-names" : false, "suffix" : "" }, { "dropping-particle" : "", "family" : "Pushpak Bhattacharyya", "given" : "", "non-dropping-particle" : "", "parse-names" : false, "suffix" : "" } ], "container-title" : "Proceedings of ICON", "id" : "ITEM-2", "issued" : { "date-parts" : [ [ "2009" ] ] }, "title" : "Incorporating semantic knowledge for sentiment analysis", "type" : "article-journal" }, "uris" : [ "http://www.mendeley.com/documents/?uuid=4250a0fc-30c5-4355-ac15-a41aa3021a2c" ] } ], "mendeley" : { "formattedCitation" : "(Verma &amp; Pushpak Bhattacharyya, 2009; Vishwanathan, 2014)", "plainTextFormattedCitation" : "(Verma &amp; Pushpak Bhattacharyya, 2009; Vishwanathan, 2014)", "previouslyFormattedCitation" : "(Verma &amp; Pushpak Bhattacharyya, 2009; Vishwanathan, 2014)" }, "properties" : { "noteIndex" : 0 }, "schema" : "https://github.com/citation-style-language/schema/raw/master/csl-citation.json" }</w:instrText>
      </w:r>
      <w:r w:rsidR="00AF6119" w:rsidRPr="004351D4">
        <w:rPr>
          <w:rFonts w:ascii="Times New Roman" w:hAnsi="Times New Roman" w:cs="Times New Roman"/>
        </w:rPr>
        <w:fldChar w:fldCharType="separate"/>
      </w:r>
      <w:r w:rsidR="00AF6119" w:rsidRPr="004351D4">
        <w:rPr>
          <w:rFonts w:ascii="Times New Roman" w:hAnsi="Times New Roman" w:cs="Times New Roman"/>
          <w:noProof/>
        </w:rPr>
        <w:t>(Verma &amp; Pushpak Bhattacharyya, 2009; Vishwanathan, 2014)</w:t>
      </w:r>
      <w:r w:rsidR="00AF6119" w:rsidRPr="004351D4">
        <w:rPr>
          <w:rFonts w:ascii="Times New Roman" w:hAnsi="Times New Roman" w:cs="Times New Roman"/>
        </w:rPr>
        <w:fldChar w:fldCharType="end"/>
      </w:r>
      <w:r w:rsidR="003E7E04" w:rsidRPr="004351D4">
        <w:rPr>
          <w:rFonts w:ascii="Times New Roman" w:hAnsi="Times New Roman" w:cs="Times New Roman"/>
        </w:rPr>
        <w:t>, staying at</w:t>
      </w:r>
      <w:r w:rsidR="00AF6119" w:rsidRPr="004351D4">
        <w:rPr>
          <w:rFonts w:ascii="Times New Roman" w:hAnsi="Times New Roman" w:cs="Times New Roman"/>
        </w:rPr>
        <w:t xml:space="preserve"> a hotel</w:t>
      </w:r>
      <w:r w:rsidR="00AC46B8" w:rsidRPr="004351D4">
        <w:rPr>
          <w:rFonts w:ascii="Times New Roman" w:hAnsi="Times New Roman" w:cs="Times New Roman"/>
        </w:rPr>
        <w:t xml:space="preserve"> </w:t>
      </w:r>
      <w:r w:rsidR="00AC46B8" w:rsidRPr="004351D4">
        <w:rPr>
          <w:rFonts w:ascii="Times New Roman" w:hAnsi="Times New Roman" w:cs="Times New Roman"/>
        </w:rPr>
        <w:fldChar w:fldCharType="begin" w:fldLock="1"/>
      </w:r>
      <w:r w:rsidR="00AC46B8" w:rsidRPr="004351D4">
        <w:rPr>
          <w:rFonts w:ascii="Times New Roman" w:hAnsi="Times New Roman" w:cs="Times New Roman"/>
        </w:rPr>
        <w:instrText>ADDIN CSL_CITATION { "citationItems" : [ { "id" : "ITEM-1", "itemData" : { "DOI" : "10.1016/j.ijhm.2014.10.013", "ISBN" : "0278-4319", "ISSN" : "02784319", "abstract" : "The tremendous growth of social media and consumer-generated content on the Internet has inspired the development of the so-called big data analytics to understand and solve real-life problems. However, while a handful of studies have employed new data sources to tackle important research problems in hospitality, there has not been a systematic application of big data analytic techniques in these studies. This study aims to explore and demonstrate the utility of big data analytics to better understand important hospitality issues, namely the relationship between hotel guest experience and satisfaction. Specifically, this study applies a text analytical approach to a large quantity of consumer reviews extracted from Expedia.com to deconstruct hotel guest experience and examine its association with satisfaction ratings. The findings reveal several dimensions of guest experience that carried varying weights and, more importantly, have novel, meaningful semantic compositions. The association between guest experience and satisfaction appears strong, suggesting that these two domains of consumer behavior are inherently connected. This study reveals that big data analytics can generate new insights into variables that have been extensively studied in existing hospitality literature. In addition, implications for theory and practice as well as directions for future research are discussed.", "author" : [ { "dropping-particle" : "", "family" : "Xiang", "given" : "Zheng", "non-dropping-particle" : "", "parse-names" : false, "suffix" : "" }, { "dropping-particle" : "", "family" : "Schwartz", "given" : "Zvi", "non-dropping-particle" : "", "parse-names" : false, "suffix" : "" }, { "dropping-particle" : "", "family" : "Gerdes", "given" : "John H.", "non-dropping-particle" : "", "parse-names" : false, "suffix" : "" }, { "dropping-particle" : "", "family" : "Uysal", "given" : "Muzaffer", "non-dropping-particle" : "", "parse-names" : false, "suffix" : "" } ], "container-title" : "International Journal of Hospitality Management", "id" : "ITEM-1", "issued" : { "date-parts" : [ [ "2015" ] ] }, "page" : "120-130", "title" : "What can big data and text analytics tell us about hotel guest experience and satisfaction?", "type" : "article-journal", "volume" : "44" }, "uris" : [ "http://www.mendeley.com/documents/?uuid=b525e13d-640a-43dd-8da3-5a9424f91cdd" ] } ], "mendeley" : { "formattedCitation" : "(Xiang et al., 2015)", "plainTextFormattedCitation" : "(Xiang et al., 2015)", "previouslyFormattedCitation" : "(Xiang et al., 2015)" }, "properties" : { "noteIndex" : 0 }, "schema" : "https://github.com/citation-style-language/schema/raw/master/csl-citation.json" }</w:instrText>
      </w:r>
      <w:r w:rsidR="00AC46B8" w:rsidRPr="004351D4">
        <w:rPr>
          <w:rFonts w:ascii="Times New Roman" w:hAnsi="Times New Roman" w:cs="Times New Roman"/>
        </w:rPr>
        <w:fldChar w:fldCharType="separate"/>
      </w:r>
      <w:r w:rsidR="00AC46B8" w:rsidRPr="004351D4">
        <w:rPr>
          <w:rFonts w:ascii="Times New Roman" w:hAnsi="Times New Roman" w:cs="Times New Roman"/>
          <w:noProof/>
        </w:rPr>
        <w:t>(Xiang et al., 2015)</w:t>
      </w:r>
      <w:r w:rsidR="00AC46B8" w:rsidRPr="004351D4">
        <w:rPr>
          <w:rFonts w:ascii="Times New Roman" w:hAnsi="Times New Roman" w:cs="Times New Roman"/>
        </w:rPr>
        <w:fldChar w:fldCharType="end"/>
      </w:r>
      <w:r w:rsidR="00AC46B8" w:rsidRPr="004351D4">
        <w:rPr>
          <w:rFonts w:ascii="Times New Roman" w:hAnsi="Times New Roman" w:cs="Times New Roman"/>
        </w:rPr>
        <w:t xml:space="preserve">, </w:t>
      </w:r>
      <w:r w:rsidR="009D0A71" w:rsidRPr="004351D4">
        <w:rPr>
          <w:rFonts w:ascii="Times New Roman" w:hAnsi="Times New Roman" w:cs="Times New Roman"/>
        </w:rPr>
        <w:t xml:space="preserve">visiting a doctor </w:t>
      </w:r>
      <w:r w:rsidR="009D0A71" w:rsidRPr="004351D4">
        <w:rPr>
          <w:rFonts w:ascii="Times New Roman" w:hAnsi="Times New Roman" w:cs="Times New Roman"/>
        </w:rPr>
        <w:fldChar w:fldCharType="begin" w:fldLock="1"/>
      </w:r>
      <w:r w:rsidR="009D0A71" w:rsidRPr="004351D4">
        <w:rPr>
          <w:rFonts w:ascii="Times New Roman" w:hAnsi="Times New Roman" w:cs="Times New Roman"/>
        </w:rPr>
        <w:instrText>ADDIN CSL_CITATION { "citationItems" : [ { "id" : "ITEM-1", "itemData" : { "DOI" : "10.1136/bmjopen-2015-007792", "ISBN" : "2015007792", "ISSN" : "2044-6055", "PMID" : "26482767", "abstract" : "OBJECTIVE: To shed light on experiences of patients with cancer in London National Health Service (NHS) trusts that may not be fully captured in national survey data, to inform improvement action plans by these trusts., DESIGN: Framework analysis of free-text data from 2012/2013 National Cancer Patient Experience Survey (NCPES) from the 2 London Integrated Cancer Systems., SETTING AND PARTICIPANTS: Patients with a cancer diagnosis treated by the NHS across 27 trusts in London., MAIN OUTCOME MEASURES: Free-text data received from patients categorised into what patients found good about their cancer care and what could be improved., METHODS: Using Framework analysis, a thematic framework was created for 15,403 comments from over 6500 patients. Themes were identified across the London data set, by tumour group and by trust., RESULTS: Two-thirds of free-text comments from patients in London were positive and one-third of those related to the good quality of care those patients received. However, the majority of comments for improvement related to quality of care, with a focus on poor care, poor communication and waiting times in outpatient departments. Additionally, 577 patients (9% of those who returned free-text data in London) commented on issues pertaining to the questionnaire itself. Some patients who experienced care from multiple trusts were unclear on how to complete the questionnaire for the single trust whose care they were asked to comment on, others said the questions did not fit their experiences., CONCLUSIONS: NCPES free-text analysis can shed light on the experiences of patients that closed questions might not reveal. It further indicates that there are issues with the survey itself, in terms of ambiguities in the questionnaire and difficulties in identifying patients within specific trusts. Both of these issues have the potential to contribute to knowledge and understanding of the uses and limitations of free-text data in improving cancer services.Copyright Published by the BMJ Publishing Group Limited. For permission to use (where not already granted under a licence) please go to http://group.bmj.com/group/rights-licensing/permissions.", "author" : [ { "dropping-particle" : "", "family" : "Wiseman", "given" : "Theresa", "non-dropping-particle" : "", "parse-names" : false, "suffix" : "" }, { "dropping-particle" : "", "family" : "Lucas", "given" : "Grace", "non-dropping-particle" : "", "parse-names" : false, "suffix" : "" }, { "dropping-particle" : "", "family" : "Sangha", "given" : "Amrit", "non-dropping-particle" : "", "parse-names" : false, "suffix" : "" }, { "dropping-particle" : "", "family" : "Randolph", "given" : "Anuska", "non-dropping-particle" : "", "parse-names" : false, "suffix" : "" }, { "dropping-particle" : "", "family" : "Stapleton", "given" : "Sarah", "non-dropping-particle" : "", "parse-names" : false, "suffix" : "" }, { "dropping-particle" : "", "family" : "Pattison", "given" : "Natalie", "non-dropping-particle" : "", "parse-names" : false, "suffix" : "" }, { "dropping-particle" : "", "family" : "O'Gara", "given" : "Geraldine", "non-dropping-particle" : "", "parse-names" : false, "suffix" : "" }, { "dropping-particle" : "", "family" : "Harris", "given" : "Katherine", "non-dropping-particle" : "", "parse-names" : false, "suffix" : "" }, { "dropping-particle" : "", "family" : "Pritchard-Jones", "given" : "Kathy", "non-dropping-particle" : "", "parse-names" : false, "suffix" : "" }, { "dropping-particle" : "", "family" : "Dolan", "given" : "Shelley", "non-dropping-particle" : "", "parse-names" : false, "suffix" : "" } ], "container-title" : "BMJ open", "id" : "ITEM-1", "issue" : "10", "issued" : { "date-parts" : [ [ "2015" ] ] }, "page" : "e007792", "title" : "Insights into the experiences of patients with cancer in London: framework analysis of free-text data from the National Cancer Patient Experience Survey 2012/2013 from the two London Integrated Cancer Systems.", "type" : "article-journal", "volume" : "5" }, "uris" : [ "http://www.mendeley.com/documents/?uuid=3de17f96-b652-4014-94c7-81732cf94b4a" ] } ], "mendeley" : { "formattedCitation" : "(Wiseman et al., 2015)", "plainTextFormattedCitation" : "(Wiseman et al., 2015)", "previouslyFormattedCitation" : "(Wiseman et al., 2015)" }, "properties" : { "noteIndex" : 0 }, "schema" : "https://github.com/citation-style-language/schema/raw/master/csl-citation.json" }</w:instrText>
      </w:r>
      <w:r w:rsidR="009D0A71" w:rsidRPr="004351D4">
        <w:rPr>
          <w:rFonts w:ascii="Times New Roman" w:hAnsi="Times New Roman" w:cs="Times New Roman"/>
        </w:rPr>
        <w:fldChar w:fldCharType="separate"/>
      </w:r>
      <w:r w:rsidR="009D0A71" w:rsidRPr="004351D4">
        <w:rPr>
          <w:rFonts w:ascii="Times New Roman" w:hAnsi="Times New Roman" w:cs="Times New Roman"/>
          <w:noProof/>
        </w:rPr>
        <w:t>(Wiseman et al., 2015)</w:t>
      </w:r>
      <w:r w:rsidR="009D0A71" w:rsidRPr="004351D4">
        <w:rPr>
          <w:rFonts w:ascii="Times New Roman" w:hAnsi="Times New Roman" w:cs="Times New Roman"/>
        </w:rPr>
        <w:fldChar w:fldCharType="end"/>
      </w:r>
      <w:r w:rsidR="009D0A71" w:rsidRPr="004351D4">
        <w:rPr>
          <w:rFonts w:ascii="Times New Roman" w:hAnsi="Times New Roman" w:cs="Times New Roman"/>
        </w:rPr>
        <w:t xml:space="preserve">, </w:t>
      </w:r>
      <w:r w:rsidR="00AF6119" w:rsidRPr="004351D4">
        <w:rPr>
          <w:rFonts w:ascii="Times New Roman" w:hAnsi="Times New Roman" w:cs="Times New Roman"/>
        </w:rPr>
        <w:t xml:space="preserve">or playing a video game </w:t>
      </w:r>
      <w:r w:rsidR="00AF6119" w:rsidRPr="004351D4">
        <w:rPr>
          <w:rFonts w:ascii="Times New Roman" w:hAnsi="Times New Roman" w:cs="Times New Roman"/>
        </w:rPr>
        <w:fldChar w:fldCharType="begin" w:fldLock="1"/>
      </w:r>
      <w:r w:rsidR="00AF6119" w:rsidRPr="004351D4">
        <w:rPr>
          <w:rFonts w:ascii="Times New Roman" w:hAnsi="Times New Roman" w:cs="Times New Roman"/>
        </w:rPr>
        <w:instrText>ADDIN CSL_CITATION { "citationItems" : [ { "id" : "ITEM-1", "itemData" : { "abstract" : "We examine the effect of online consumer reviews on the sales of video games. An inherent problem in measuring the influence of reviews on demand is that products receiving good reviews tend to be of high quality, and it is difficult to determine whether the review or the quality is responsible for the high demand. To circumvent this problem, we consider video games that are developed for both PlayStation 2 and Xbox and take a differences-in-differences approach to a structural model of game demand. Our results indicate that online consumer reviews have a significant influence on the sales of the video games. On average, one point increase in the average rating is associated with 4% increase in game sales. Negative ratings have a larger impact than positive ratings. In addition, we find that online reviews are more influential for less popular games. These results suggest the importance of managing online word of mouth for firms, especially for their less popular products.", "author" : [ { "dropping-particle" : "", "family" : "Zhu", "given" : "Feng", "non-dropping-particle" : "", "parse-names" : false, "suffix" : "" }, { "dropping-particle" : "", "family" : "Zhang", "given" : "Xiaoquan", "non-dropping-particle" : "", "parse-names" : false, "suffix" : "" } ], "container-title" : "ICIS 2006 Proceedings", "id" : "ITEM-1", "issued" : { "date-parts" : [ [ "2006" ] ] }, "page" : "17", "title" : "The Influence of Online Consumer Reviews on the Demand for Experience Goods: The Case of Video Games", "type" : "article-journal" }, "uris" : [ "http://www.mendeley.com/documents/?uuid=a05a91ef-9324-4372-bc5d-e42dd53c6864" ] } ], "mendeley" : { "formattedCitation" : "(Zhu &amp; Zhang, 2006)", "plainTextFormattedCitation" : "(Zhu &amp; Zhang, 2006)", "previouslyFormattedCitation" : "(Zhu &amp; Zhang, 2006)" }, "properties" : { "noteIndex" : 0 }, "schema" : "https://github.com/citation-style-language/schema/raw/master/csl-citation.json" }</w:instrText>
      </w:r>
      <w:r w:rsidR="00AF6119" w:rsidRPr="004351D4">
        <w:rPr>
          <w:rFonts w:ascii="Times New Roman" w:hAnsi="Times New Roman" w:cs="Times New Roman"/>
        </w:rPr>
        <w:fldChar w:fldCharType="separate"/>
      </w:r>
      <w:r w:rsidR="00AF6119" w:rsidRPr="004351D4">
        <w:rPr>
          <w:rFonts w:ascii="Times New Roman" w:hAnsi="Times New Roman" w:cs="Times New Roman"/>
          <w:noProof/>
        </w:rPr>
        <w:t>(Zhu &amp; Zhang, 2006)</w:t>
      </w:r>
      <w:r w:rsidR="00AF6119" w:rsidRPr="004351D4">
        <w:rPr>
          <w:rFonts w:ascii="Times New Roman" w:hAnsi="Times New Roman" w:cs="Times New Roman"/>
        </w:rPr>
        <w:fldChar w:fldCharType="end"/>
      </w:r>
      <w:r w:rsidR="00AF6119" w:rsidRPr="004351D4">
        <w:rPr>
          <w:rFonts w:ascii="Times New Roman" w:hAnsi="Times New Roman" w:cs="Times New Roman"/>
        </w:rPr>
        <w:t>.</w:t>
      </w:r>
      <w:r w:rsidR="009D0A71" w:rsidRPr="004351D4">
        <w:rPr>
          <w:rFonts w:ascii="Times New Roman" w:hAnsi="Times New Roman" w:cs="Times New Roman"/>
        </w:rPr>
        <w:t xml:space="preserve"> </w:t>
      </w:r>
      <w:r w:rsidR="00C3342D" w:rsidRPr="004351D4">
        <w:rPr>
          <w:rFonts w:ascii="Times New Roman" w:hAnsi="Times New Roman" w:cs="Times New Roman"/>
        </w:rPr>
        <w:t xml:space="preserve">Instead of including all customer reviews, this study considers only the </w:t>
      </w:r>
      <w:r w:rsidR="009D0A71" w:rsidRPr="004351D4">
        <w:rPr>
          <w:rFonts w:ascii="Times New Roman" w:hAnsi="Times New Roman" w:cs="Times New Roman"/>
        </w:rPr>
        <w:t xml:space="preserve">reviews </w:t>
      </w:r>
      <w:r w:rsidR="00C3342D" w:rsidRPr="004351D4">
        <w:rPr>
          <w:rFonts w:ascii="Times New Roman" w:hAnsi="Times New Roman" w:cs="Times New Roman"/>
        </w:rPr>
        <w:t>written by video game experts, who</w:t>
      </w:r>
      <w:r w:rsidR="009D0A71" w:rsidRPr="004351D4">
        <w:rPr>
          <w:rFonts w:ascii="Times New Roman" w:hAnsi="Times New Roman" w:cs="Times New Roman"/>
        </w:rPr>
        <w:t xml:space="preserve"> </w:t>
      </w:r>
      <w:r w:rsidR="00C3342D" w:rsidRPr="004351D4">
        <w:rPr>
          <w:rFonts w:ascii="Times New Roman" w:hAnsi="Times New Roman" w:cs="Times New Roman"/>
        </w:rPr>
        <w:t>provide</w:t>
      </w:r>
      <w:r w:rsidR="009D0A71" w:rsidRPr="004351D4">
        <w:rPr>
          <w:rFonts w:ascii="Times New Roman" w:hAnsi="Times New Roman" w:cs="Times New Roman"/>
        </w:rPr>
        <w:t xml:space="preserve"> </w:t>
      </w:r>
      <w:r w:rsidR="003E7E04" w:rsidRPr="004351D4">
        <w:rPr>
          <w:rFonts w:ascii="Times New Roman" w:hAnsi="Times New Roman" w:cs="Times New Roman"/>
        </w:rPr>
        <w:t xml:space="preserve">reviews with </w:t>
      </w:r>
      <w:r w:rsidR="009D0A71" w:rsidRPr="004351D4">
        <w:rPr>
          <w:rFonts w:ascii="Times New Roman" w:hAnsi="Times New Roman" w:cs="Times New Roman"/>
        </w:rPr>
        <w:t>better readability</w:t>
      </w:r>
      <w:r w:rsidR="003E7E04" w:rsidRPr="004351D4">
        <w:rPr>
          <w:rFonts w:ascii="Times New Roman" w:hAnsi="Times New Roman" w:cs="Times New Roman"/>
        </w:rPr>
        <w:t xml:space="preserve">, </w:t>
      </w:r>
      <w:r w:rsidR="009D0A71" w:rsidRPr="004351D4">
        <w:rPr>
          <w:rFonts w:ascii="Times New Roman" w:hAnsi="Times New Roman" w:cs="Times New Roman"/>
        </w:rPr>
        <w:t>more objective and deeper</w:t>
      </w:r>
      <w:r w:rsidR="003E7E04" w:rsidRPr="004351D4">
        <w:rPr>
          <w:rFonts w:ascii="Times New Roman" w:hAnsi="Times New Roman" w:cs="Times New Roman"/>
        </w:rPr>
        <w:t xml:space="preserve"> into the content of consumptions</w:t>
      </w:r>
      <w:r w:rsidR="00C3342D" w:rsidRPr="004351D4">
        <w:rPr>
          <w:rFonts w:ascii="Times New Roman" w:hAnsi="Times New Roman" w:cs="Times New Roman"/>
        </w:rPr>
        <w:t xml:space="preserve">. </w:t>
      </w:r>
      <w:r w:rsidR="003E7E04" w:rsidRPr="004351D4">
        <w:rPr>
          <w:rFonts w:ascii="Times New Roman" w:hAnsi="Times New Roman" w:cs="Times New Roman"/>
        </w:rPr>
        <w:t>T</w:t>
      </w:r>
      <w:r w:rsidR="00C3342D" w:rsidRPr="004351D4">
        <w:rPr>
          <w:rFonts w:ascii="Times New Roman" w:hAnsi="Times New Roman" w:cs="Times New Roman"/>
        </w:rPr>
        <w:t>he expert reviews are expected to capture</w:t>
      </w:r>
      <w:r w:rsidR="003E7E04" w:rsidRPr="004351D4">
        <w:rPr>
          <w:rFonts w:ascii="Times New Roman" w:hAnsi="Times New Roman" w:cs="Times New Roman"/>
        </w:rPr>
        <w:t xml:space="preserve">, </w:t>
      </w:r>
      <w:r w:rsidR="003E7E04" w:rsidRPr="004351D4">
        <w:rPr>
          <w:rFonts w:ascii="Times New Roman" w:hAnsi="Times New Roman" w:cs="Times New Roman"/>
        </w:rPr>
        <w:t>more effectively</w:t>
      </w:r>
      <w:r w:rsidR="003E7E04" w:rsidRPr="004351D4">
        <w:rPr>
          <w:rFonts w:ascii="Times New Roman" w:hAnsi="Times New Roman" w:cs="Times New Roman"/>
        </w:rPr>
        <w:t>,</w:t>
      </w:r>
      <w:r w:rsidR="00C3342D" w:rsidRPr="004351D4">
        <w:rPr>
          <w:rFonts w:ascii="Times New Roman" w:hAnsi="Times New Roman" w:cs="Times New Roman"/>
        </w:rPr>
        <w:t xml:space="preserve"> experience nuances delivered in the games</w:t>
      </w:r>
      <w:r w:rsidR="009D0A71" w:rsidRPr="004351D4">
        <w:rPr>
          <w:rFonts w:ascii="Times New Roman" w:hAnsi="Times New Roman" w:cs="Times New Roman"/>
        </w:rPr>
        <w:t>.</w:t>
      </w:r>
    </w:p>
    <w:p w14:paraId="42562755" w14:textId="79302217" w:rsidR="00E50D49" w:rsidRPr="004351D4" w:rsidRDefault="003E7E04" w:rsidP="0092643B">
      <w:pPr>
        <w:rPr>
          <w:rFonts w:ascii="Times New Roman" w:hAnsi="Times New Roman" w:cs="Times New Roman"/>
        </w:rPr>
      </w:pPr>
      <w:r w:rsidRPr="004351D4">
        <w:rPr>
          <w:rFonts w:ascii="Times New Roman" w:hAnsi="Times New Roman" w:cs="Times New Roman"/>
        </w:rPr>
        <w:t xml:space="preserve">The expert video game reviews are then applied with the algorithm for a video game </w:t>
      </w:r>
      <w:r w:rsidRPr="004351D4">
        <w:rPr>
          <w:rFonts w:ascii="Times New Roman" w:hAnsi="Times New Roman" w:cs="Times New Roman"/>
        </w:rPr>
        <w:t>Word2Vec</w:t>
      </w:r>
      <w:r w:rsidRPr="004351D4">
        <w:rPr>
          <w:rFonts w:ascii="Times New Roman" w:hAnsi="Times New Roman" w:cs="Times New Roman"/>
        </w:rPr>
        <w:t xml:space="preserve"> space.</w:t>
      </w:r>
      <w:r w:rsidR="0032250B" w:rsidRPr="004351D4">
        <w:rPr>
          <w:rFonts w:ascii="Times New Roman" w:hAnsi="Times New Roman" w:cs="Times New Roman"/>
        </w:rPr>
        <w:t xml:space="preserve"> </w:t>
      </w:r>
      <w:r w:rsidR="003D65CF" w:rsidRPr="004351D4">
        <w:rPr>
          <w:rFonts w:ascii="Times New Roman" w:hAnsi="Times New Roman" w:cs="Times New Roman"/>
        </w:rPr>
        <w:t xml:space="preserve">Within this </w:t>
      </w:r>
      <w:r w:rsidR="00D72DC6" w:rsidRPr="004351D4">
        <w:rPr>
          <w:rFonts w:ascii="Times New Roman" w:hAnsi="Times New Roman" w:cs="Times New Roman"/>
        </w:rPr>
        <w:t>Word2Vec space</w:t>
      </w:r>
      <w:r w:rsidR="00C3342D" w:rsidRPr="004351D4">
        <w:rPr>
          <w:rFonts w:ascii="Times New Roman" w:hAnsi="Times New Roman" w:cs="Times New Roman"/>
        </w:rPr>
        <w:t xml:space="preserve">, </w:t>
      </w:r>
      <w:r w:rsidR="003D65CF" w:rsidRPr="004351D4">
        <w:rPr>
          <w:rFonts w:ascii="Times New Roman" w:hAnsi="Times New Roman" w:cs="Times New Roman"/>
        </w:rPr>
        <w:t>I</w:t>
      </w:r>
      <w:r w:rsidR="00D72DC6" w:rsidRPr="004351D4">
        <w:rPr>
          <w:rFonts w:ascii="Times New Roman" w:hAnsi="Times New Roman" w:cs="Times New Roman"/>
        </w:rPr>
        <w:t xml:space="preserve"> acquire the vector of each </w:t>
      </w:r>
      <w:r w:rsidR="00B80CC1" w:rsidRPr="004351D4">
        <w:rPr>
          <w:rFonts w:ascii="Times New Roman" w:hAnsi="Times New Roman" w:cs="Times New Roman"/>
        </w:rPr>
        <w:t xml:space="preserve">game by its corresponding review text </w:t>
      </w:r>
      <w:r w:rsidR="00B80CC1" w:rsidRPr="004351D4">
        <w:rPr>
          <w:rFonts w:ascii="Times New Roman" w:hAnsi="Times New Roman" w:cs="Times New Roman"/>
        </w:rPr>
        <w:fldChar w:fldCharType="begin" w:fldLock="1"/>
      </w:r>
      <w:r w:rsidR="00AC46B8" w:rsidRPr="004351D4">
        <w:rPr>
          <w:rFonts w:ascii="Times New Roman" w:hAnsi="Times New Roman" w:cs="Times New Roman"/>
        </w:rPr>
        <w:instrText>ADDIN CSL_CITATION { "citationItems" : [ { "id" : "ITEM-1", "itemData" : { "DOI" : "10.1145/2740908.2742760", "ISBN" : "9781634393973", "ISSN" : "10495258", "PMID" : "9377276", "abstract" : "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 "author" : [ { "dropping-particle" : "", "family" : "Le", "given" : "Qv", "non-dropping-particle" : "", "parse-names" : false, "suffix" : "" }, { "dropping-particle" : "", "family" : "Mikolov", "given" : "Tomas", "non-dropping-particle" : "", "parse-names" : false, "suffix" : "" } ], "container-title" : "International Conference on Machine Learning - ICML 2014", "id" : "ITEM-1", "issued" : { "date-parts" : [ [ "2014" ] ] }, "page" : "1188\u20131196", "title" : "Distributed Representations of Sentences and Documents", "type" : "article-journal", "volume" : "32" }, "uris" : [ "http://www.mendeley.com/documents/?uuid=e1d50ccb-6c01-435c-881a-3f78f472658c" ] } ], "mendeley" : { "formattedCitation" : "(Le &amp; Mikolov, 2014)", "plainTextFormattedCitation" : "(Le &amp; Mikolov, 2014)", "previouslyFormattedCitation" : "(Le &amp; Mikolov, 2014)" }, "properties" : { "noteIndex" : 0 }, "schema" : "https://github.com/citation-style-language/schema/raw/master/csl-citation.json" }</w:instrText>
      </w:r>
      <w:r w:rsidR="00B80CC1" w:rsidRPr="004351D4">
        <w:rPr>
          <w:rFonts w:ascii="Times New Roman" w:hAnsi="Times New Roman" w:cs="Times New Roman"/>
        </w:rPr>
        <w:fldChar w:fldCharType="separate"/>
      </w:r>
      <w:r w:rsidR="00B80CC1" w:rsidRPr="004351D4">
        <w:rPr>
          <w:rFonts w:ascii="Times New Roman" w:hAnsi="Times New Roman" w:cs="Times New Roman"/>
          <w:noProof/>
        </w:rPr>
        <w:t>(Le &amp; Mikolov, 2014)</w:t>
      </w:r>
      <w:r w:rsidR="00B80CC1" w:rsidRPr="004351D4">
        <w:rPr>
          <w:rFonts w:ascii="Times New Roman" w:hAnsi="Times New Roman" w:cs="Times New Roman"/>
        </w:rPr>
        <w:fldChar w:fldCharType="end"/>
      </w:r>
      <w:r w:rsidR="009D0A71" w:rsidRPr="004351D4">
        <w:rPr>
          <w:rFonts w:ascii="Times New Roman" w:hAnsi="Times New Roman" w:cs="Times New Roman"/>
        </w:rPr>
        <w:t>, and</w:t>
      </w:r>
      <w:r w:rsidR="003D65CF" w:rsidRPr="004351D4">
        <w:rPr>
          <w:rFonts w:ascii="Times New Roman" w:hAnsi="Times New Roman" w:cs="Times New Roman"/>
        </w:rPr>
        <w:t xml:space="preserve">, </w:t>
      </w:r>
      <w:r w:rsidR="003D65CF" w:rsidRPr="004351D4">
        <w:rPr>
          <w:rFonts w:ascii="Times New Roman" w:hAnsi="Times New Roman" w:cs="Times New Roman"/>
        </w:rPr>
        <w:t>for each game</w:t>
      </w:r>
      <w:r w:rsidR="003D65CF" w:rsidRPr="004351D4">
        <w:rPr>
          <w:rFonts w:ascii="Times New Roman" w:hAnsi="Times New Roman" w:cs="Times New Roman"/>
        </w:rPr>
        <w:t>,</w:t>
      </w:r>
      <w:r w:rsidR="009D0A71" w:rsidRPr="004351D4">
        <w:rPr>
          <w:rFonts w:ascii="Times New Roman" w:hAnsi="Times New Roman" w:cs="Times New Roman"/>
        </w:rPr>
        <w:t xml:space="preserve"> acquire a score for each </w:t>
      </w:r>
      <w:r w:rsidRPr="004351D4">
        <w:rPr>
          <w:rFonts w:ascii="Times New Roman" w:hAnsi="Times New Roman" w:cs="Times New Roman"/>
        </w:rPr>
        <w:t>experiential</w:t>
      </w:r>
      <w:r w:rsidRPr="004351D4">
        <w:rPr>
          <w:rFonts w:ascii="Times New Roman" w:hAnsi="Times New Roman" w:cs="Times New Roman"/>
        </w:rPr>
        <w:t xml:space="preserve"> concept</w:t>
      </w:r>
      <w:r w:rsidR="003D65CF" w:rsidRPr="004351D4">
        <w:rPr>
          <w:rFonts w:ascii="Times New Roman" w:hAnsi="Times New Roman" w:cs="Times New Roman"/>
        </w:rPr>
        <w:t>, which</w:t>
      </w:r>
      <w:r w:rsidR="009D0A71" w:rsidRPr="004351D4">
        <w:rPr>
          <w:rFonts w:ascii="Times New Roman" w:hAnsi="Times New Roman" w:cs="Times New Roman"/>
        </w:rPr>
        <w:t xml:space="preserve"> characterize</w:t>
      </w:r>
      <w:r w:rsidR="003D65CF" w:rsidRPr="004351D4">
        <w:rPr>
          <w:rFonts w:ascii="Times New Roman" w:hAnsi="Times New Roman" w:cs="Times New Roman"/>
        </w:rPr>
        <w:t>s</w:t>
      </w:r>
      <w:r w:rsidR="009D0A71" w:rsidRPr="004351D4">
        <w:rPr>
          <w:rFonts w:ascii="Times New Roman" w:hAnsi="Times New Roman" w:cs="Times New Roman"/>
        </w:rPr>
        <w:t xml:space="preserve"> the amo</w:t>
      </w:r>
      <w:r w:rsidR="003D65CF" w:rsidRPr="004351D4">
        <w:rPr>
          <w:rFonts w:ascii="Times New Roman" w:hAnsi="Times New Roman" w:cs="Times New Roman"/>
        </w:rPr>
        <w:t>unt of that specific experience</w:t>
      </w:r>
      <w:r w:rsidR="009D0A71" w:rsidRPr="004351D4">
        <w:rPr>
          <w:rFonts w:ascii="Times New Roman" w:hAnsi="Times New Roman" w:cs="Times New Roman"/>
        </w:rPr>
        <w:t xml:space="preserve"> </w:t>
      </w:r>
      <w:r w:rsidRPr="004351D4">
        <w:rPr>
          <w:rFonts w:ascii="Times New Roman" w:hAnsi="Times New Roman" w:cs="Times New Roman"/>
        </w:rPr>
        <w:t>delivered</w:t>
      </w:r>
      <w:r w:rsidR="003D65CF" w:rsidRPr="004351D4">
        <w:rPr>
          <w:rFonts w:ascii="Times New Roman" w:hAnsi="Times New Roman" w:cs="Times New Roman"/>
        </w:rPr>
        <w:t xml:space="preserve"> in that</w:t>
      </w:r>
      <w:r w:rsidR="009D0A71" w:rsidRPr="004351D4">
        <w:rPr>
          <w:rFonts w:ascii="Times New Roman" w:hAnsi="Times New Roman" w:cs="Times New Roman"/>
        </w:rPr>
        <w:t xml:space="preserve"> video game.</w:t>
      </w:r>
    </w:p>
    <w:sectPr w:rsidR="00E50D49" w:rsidRPr="004351D4">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95C3C" w14:textId="77777777" w:rsidR="00796FD9" w:rsidRDefault="00796FD9" w:rsidP="00B247F5">
      <w:pPr>
        <w:spacing w:after="0" w:line="240" w:lineRule="auto"/>
      </w:pPr>
      <w:r>
        <w:separator/>
      </w:r>
    </w:p>
  </w:endnote>
  <w:endnote w:type="continuationSeparator" w:id="0">
    <w:p w14:paraId="44CFD837" w14:textId="77777777" w:rsidR="00796FD9" w:rsidRDefault="00796FD9" w:rsidP="00B247F5">
      <w:pPr>
        <w:spacing w:after="0" w:line="240" w:lineRule="auto"/>
      </w:pPr>
      <w:r>
        <w:continuationSeparator/>
      </w:r>
    </w:p>
  </w:endnote>
  <w:endnote w:type="continuationNotice" w:id="1">
    <w:p w14:paraId="55AE4C8B" w14:textId="77777777" w:rsidR="00796FD9" w:rsidRDefault="00796F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6566673"/>
      <w:docPartObj>
        <w:docPartGallery w:val="Page Numbers (Bottom of Page)"/>
        <w:docPartUnique/>
      </w:docPartObj>
    </w:sdtPr>
    <w:sdtEndPr>
      <w:rPr>
        <w:rFonts w:ascii="Times New Roman" w:hAnsi="Times New Roman" w:cs="Times New Roman"/>
        <w:noProof/>
        <w:sz w:val="18"/>
      </w:rPr>
    </w:sdtEndPr>
    <w:sdtContent>
      <w:p w14:paraId="24B8848E" w14:textId="1B07D356" w:rsidR="00796FD9" w:rsidRDefault="00796FD9">
        <w:pPr>
          <w:pStyle w:val="Footer"/>
          <w:jc w:val="right"/>
        </w:pPr>
        <w:r w:rsidRPr="004F21DE">
          <w:rPr>
            <w:rFonts w:ascii="Times New Roman" w:hAnsi="Times New Roman" w:cs="Times New Roman"/>
            <w:sz w:val="18"/>
          </w:rPr>
          <w:fldChar w:fldCharType="begin"/>
        </w:r>
        <w:r w:rsidRPr="004F21DE">
          <w:rPr>
            <w:rFonts w:ascii="Times New Roman" w:hAnsi="Times New Roman" w:cs="Times New Roman"/>
            <w:sz w:val="18"/>
          </w:rPr>
          <w:instrText xml:space="preserve"> PAGE   \* MERGEFORMAT </w:instrText>
        </w:r>
        <w:r w:rsidRPr="004F21DE">
          <w:rPr>
            <w:rFonts w:ascii="Times New Roman" w:hAnsi="Times New Roman" w:cs="Times New Roman"/>
            <w:sz w:val="18"/>
          </w:rPr>
          <w:fldChar w:fldCharType="separate"/>
        </w:r>
        <w:r w:rsidR="004351D4">
          <w:rPr>
            <w:rFonts w:ascii="Times New Roman" w:hAnsi="Times New Roman" w:cs="Times New Roman"/>
            <w:noProof/>
            <w:sz w:val="18"/>
          </w:rPr>
          <w:t>3</w:t>
        </w:r>
        <w:r w:rsidRPr="004F21DE">
          <w:rPr>
            <w:rFonts w:ascii="Times New Roman" w:hAnsi="Times New Roman" w:cs="Times New Roman"/>
            <w:noProof/>
            <w:sz w:val="18"/>
          </w:rPr>
          <w:fldChar w:fldCharType="end"/>
        </w:r>
      </w:p>
    </w:sdtContent>
  </w:sdt>
  <w:p w14:paraId="0ED1F94A" w14:textId="77777777" w:rsidR="00796FD9" w:rsidRDefault="00796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9F038C" w14:textId="77777777" w:rsidR="00796FD9" w:rsidRDefault="00796FD9" w:rsidP="00B247F5">
      <w:pPr>
        <w:spacing w:after="0" w:line="240" w:lineRule="auto"/>
      </w:pPr>
      <w:r>
        <w:separator/>
      </w:r>
    </w:p>
  </w:footnote>
  <w:footnote w:type="continuationSeparator" w:id="0">
    <w:p w14:paraId="0F19F94D" w14:textId="77777777" w:rsidR="00796FD9" w:rsidRDefault="00796FD9" w:rsidP="00B247F5">
      <w:pPr>
        <w:spacing w:after="0" w:line="240" w:lineRule="auto"/>
      </w:pPr>
      <w:r>
        <w:continuationSeparator/>
      </w:r>
    </w:p>
  </w:footnote>
  <w:footnote w:type="continuationNotice" w:id="1">
    <w:p w14:paraId="46FACE55" w14:textId="77777777" w:rsidR="00796FD9" w:rsidRDefault="00796FD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F266F1" w14:textId="66CB64EC" w:rsidR="00796FD9" w:rsidRPr="00CC68DC" w:rsidRDefault="00796FD9" w:rsidP="00CC68DC">
    <w:pPr>
      <w:pStyle w:val="Header"/>
      <w:tabs>
        <w:tab w:val="clear" w:pos="4680"/>
        <w:tab w:val="left" w:pos="2340"/>
      </w:tabs>
      <w:rPr>
        <w:rFonts w:ascii="Times New Roman" w:hAnsi="Times New Roman" w:cs="Times New Roman"/>
        <w:sz w:val="18"/>
      </w:rPr>
    </w:pPr>
    <w:r w:rsidRPr="00CC68DC">
      <w:rPr>
        <w:rFonts w:ascii="Times New Roman" w:hAnsi="Times New Roman" w:cs="Times New Roman"/>
        <w:sz w:val="18"/>
      </w:rPr>
      <w:t>Name: Chih-Yu Chiang</w:t>
    </w:r>
    <w:r w:rsidRPr="00CC68DC">
      <w:rPr>
        <w:rFonts w:ascii="Times New Roman" w:hAnsi="Times New Roman" w:cs="Times New Roman"/>
        <w:sz w:val="18"/>
      </w:rPr>
      <w:tab/>
      <w:t>Lector: Amanda Blair</w:t>
    </w:r>
    <w:r w:rsidRPr="00CC68DC">
      <w:rPr>
        <w:rFonts w:ascii="Times New Roman" w:hAnsi="Times New Roman" w:cs="Times New Roman"/>
        <w:sz w:val="18"/>
      </w:rPr>
      <w:tab/>
      <w:t xml:space="preserve">Readers: </w:t>
    </w:r>
    <w:r>
      <w:rPr>
        <w:rFonts w:ascii="Times New Roman" w:hAnsi="Times New Roman" w:cs="Times New Roman"/>
        <w:sz w:val="18"/>
      </w:rPr>
      <w:t>Social Scientist</w:t>
    </w:r>
  </w:p>
  <w:p w14:paraId="0C640804" w14:textId="3FE88EDF" w:rsidR="00796FD9" w:rsidRPr="00CC68DC" w:rsidRDefault="00796FD9" w:rsidP="00CC68DC">
    <w:pPr>
      <w:pStyle w:val="Header"/>
      <w:tabs>
        <w:tab w:val="clear" w:pos="4680"/>
        <w:tab w:val="left" w:pos="2340"/>
      </w:tabs>
      <w:rPr>
        <w:rFonts w:ascii="Times New Roman" w:hAnsi="Times New Roman" w:cs="Times New Roman"/>
        <w:sz w:val="18"/>
      </w:rPr>
    </w:pPr>
    <w:r>
      <w:rPr>
        <w:rFonts w:ascii="Times New Roman" w:hAnsi="Times New Roman" w:cs="Times New Roman"/>
        <w:sz w:val="18"/>
      </w:rPr>
      <w:t>Date: 05/08/2017</w:t>
    </w:r>
    <w:r>
      <w:rPr>
        <w:rFonts w:ascii="Times New Roman" w:hAnsi="Times New Roman" w:cs="Times New Roman"/>
        <w:sz w:val="18"/>
      </w:rPr>
      <w:tab/>
      <w:t>Assignment #: 6</w:t>
    </w:r>
  </w:p>
  <w:p w14:paraId="333A1AF2" w14:textId="77777777" w:rsidR="00796FD9" w:rsidRPr="00CC68DC" w:rsidRDefault="00796FD9">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revisionView w:markup="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UzMTMwNbC0NDAzMbJU0lEKTi0uzszPAykwNK0FADLcjD4tAAAA"/>
  </w:docVars>
  <w:rsids>
    <w:rsidRoot w:val="00100C05"/>
    <w:rsid w:val="0000190D"/>
    <w:rsid w:val="00004459"/>
    <w:rsid w:val="0000637E"/>
    <w:rsid w:val="00010745"/>
    <w:rsid w:val="00011611"/>
    <w:rsid w:val="000155B0"/>
    <w:rsid w:val="00020719"/>
    <w:rsid w:val="00024EA3"/>
    <w:rsid w:val="000258C8"/>
    <w:rsid w:val="00027637"/>
    <w:rsid w:val="00030F73"/>
    <w:rsid w:val="0003682D"/>
    <w:rsid w:val="00037227"/>
    <w:rsid w:val="00037FCA"/>
    <w:rsid w:val="00041361"/>
    <w:rsid w:val="000426CD"/>
    <w:rsid w:val="00043088"/>
    <w:rsid w:val="00043EB2"/>
    <w:rsid w:val="00045A2B"/>
    <w:rsid w:val="00046A16"/>
    <w:rsid w:val="000470CA"/>
    <w:rsid w:val="00047E04"/>
    <w:rsid w:val="00050DC1"/>
    <w:rsid w:val="00051B1A"/>
    <w:rsid w:val="0005495C"/>
    <w:rsid w:val="00055F2F"/>
    <w:rsid w:val="00060D8E"/>
    <w:rsid w:val="00070BF2"/>
    <w:rsid w:val="00074181"/>
    <w:rsid w:val="000759D2"/>
    <w:rsid w:val="00075D9C"/>
    <w:rsid w:val="000801DE"/>
    <w:rsid w:val="00080760"/>
    <w:rsid w:val="00080F59"/>
    <w:rsid w:val="00082081"/>
    <w:rsid w:val="00083885"/>
    <w:rsid w:val="00090716"/>
    <w:rsid w:val="00092559"/>
    <w:rsid w:val="00095476"/>
    <w:rsid w:val="00095D3E"/>
    <w:rsid w:val="00096766"/>
    <w:rsid w:val="000A0A7A"/>
    <w:rsid w:val="000A16A7"/>
    <w:rsid w:val="000B0587"/>
    <w:rsid w:val="000C20A5"/>
    <w:rsid w:val="000C4C91"/>
    <w:rsid w:val="000D24EE"/>
    <w:rsid w:val="000D6036"/>
    <w:rsid w:val="000D6D50"/>
    <w:rsid w:val="000E1013"/>
    <w:rsid w:val="000E1E31"/>
    <w:rsid w:val="000F2112"/>
    <w:rsid w:val="000F3932"/>
    <w:rsid w:val="000F4773"/>
    <w:rsid w:val="000F799A"/>
    <w:rsid w:val="00100C05"/>
    <w:rsid w:val="00103D9A"/>
    <w:rsid w:val="001049E3"/>
    <w:rsid w:val="0011014C"/>
    <w:rsid w:val="001144A1"/>
    <w:rsid w:val="00114EE2"/>
    <w:rsid w:val="00115304"/>
    <w:rsid w:val="00116D94"/>
    <w:rsid w:val="00131E60"/>
    <w:rsid w:val="00132C25"/>
    <w:rsid w:val="00132C32"/>
    <w:rsid w:val="001363C3"/>
    <w:rsid w:val="00143672"/>
    <w:rsid w:val="00145242"/>
    <w:rsid w:val="00146953"/>
    <w:rsid w:val="00151E32"/>
    <w:rsid w:val="00153AF4"/>
    <w:rsid w:val="00154885"/>
    <w:rsid w:val="00154F67"/>
    <w:rsid w:val="00155156"/>
    <w:rsid w:val="001566BE"/>
    <w:rsid w:val="00166040"/>
    <w:rsid w:val="00166402"/>
    <w:rsid w:val="00170F54"/>
    <w:rsid w:val="00174264"/>
    <w:rsid w:val="00175955"/>
    <w:rsid w:val="00181D53"/>
    <w:rsid w:val="00186A2D"/>
    <w:rsid w:val="0019086C"/>
    <w:rsid w:val="00191305"/>
    <w:rsid w:val="0019464A"/>
    <w:rsid w:val="00195091"/>
    <w:rsid w:val="001A31F3"/>
    <w:rsid w:val="001B081F"/>
    <w:rsid w:val="001B0BD3"/>
    <w:rsid w:val="001B3796"/>
    <w:rsid w:val="001B481D"/>
    <w:rsid w:val="001B6BCE"/>
    <w:rsid w:val="001B75E4"/>
    <w:rsid w:val="001B7F55"/>
    <w:rsid w:val="001C0FD4"/>
    <w:rsid w:val="001C22E8"/>
    <w:rsid w:val="001C3DAE"/>
    <w:rsid w:val="001D02CB"/>
    <w:rsid w:val="001D3538"/>
    <w:rsid w:val="001D437C"/>
    <w:rsid w:val="001D728A"/>
    <w:rsid w:val="001E10C8"/>
    <w:rsid w:val="001E259C"/>
    <w:rsid w:val="001E3348"/>
    <w:rsid w:val="001E3806"/>
    <w:rsid w:val="001E3958"/>
    <w:rsid w:val="001E3D3A"/>
    <w:rsid w:val="001E4FBC"/>
    <w:rsid w:val="001E5959"/>
    <w:rsid w:val="001E7911"/>
    <w:rsid w:val="001F17A9"/>
    <w:rsid w:val="00201F3A"/>
    <w:rsid w:val="00204A52"/>
    <w:rsid w:val="00205F9D"/>
    <w:rsid w:val="002069D0"/>
    <w:rsid w:val="002149AD"/>
    <w:rsid w:val="00222DC0"/>
    <w:rsid w:val="00224E6A"/>
    <w:rsid w:val="00230334"/>
    <w:rsid w:val="00234D67"/>
    <w:rsid w:val="0023678C"/>
    <w:rsid w:val="00240BF5"/>
    <w:rsid w:val="00247AA7"/>
    <w:rsid w:val="00257171"/>
    <w:rsid w:val="00264E3A"/>
    <w:rsid w:val="002677CB"/>
    <w:rsid w:val="00270689"/>
    <w:rsid w:val="00270C27"/>
    <w:rsid w:val="002721B3"/>
    <w:rsid w:val="00277087"/>
    <w:rsid w:val="00292942"/>
    <w:rsid w:val="00295D6D"/>
    <w:rsid w:val="0029607E"/>
    <w:rsid w:val="002A40F2"/>
    <w:rsid w:val="002A534D"/>
    <w:rsid w:val="002A76C0"/>
    <w:rsid w:val="002B18BA"/>
    <w:rsid w:val="002B379B"/>
    <w:rsid w:val="002B3EB7"/>
    <w:rsid w:val="002C1EF6"/>
    <w:rsid w:val="002C3400"/>
    <w:rsid w:val="002C4C4C"/>
    <w:rsid w:val="002D0C89"/>
    <w:rsid w:val="002D219F"/>
    <w:rsid w:val="002D3D5A"/>
    <w:rsid w:val="002D41EE"/>
    <w:rsid w:val="002D7C90"/>
    <w:rsid w:val="002E473C"/>
    <w:rsid w:val="002F02D8"/>
    <w:rsid w:val="002F5F91"/>
    <w:rsid w:val="002F763B"/>
    <w:rsid w:val="00303A56"/>
    <w:rsid w:val="00303C8E"/>
    <w:rsid w:val="00304A30"/>
    <w:rsid w:val="00305D5F"/>
    <w:rsid w:val="00306182"/>
    <w:rsid w:val="0030747B"/>
    <w:rsid w:val="00314357"/>
    <w:rsid w:val="00314358"/>
    <w:rsid w:val="003150B7"/>
    <w:rsid w:val="00317618"/>
    <w:rsid w:val="0032230C"/>
    <w:rsid w:val="0032250B"/>
    <w:rsid w:val="00327DC1"/>
    <w:rsid w:val="00334D58"/>
    <w:rsid w:val="00334F78"/>
    <w:rsid w:val="00341FAA"/>
    <w:rsid w:val="00350EB2"/>
    <w:rsid w:val="00352488"/>
    <w:rsid w:val="003540ED"/>
    <w:rsid w:val="00355B81"/>
    <w:rsid w:val="00355BCB"/>
    <w:rsid w:val="00355C99"/>
    <w:rsid w:val="00360E7A"/>
    <w:rsid w:val="003655F1"/>
    <w:rsid w:val="00366152"/>
    <w:rsid w:val="00367AAF"/>
    <w:rsid w:val="003712E8"/>
    <w:rsid w:val="0037546A"/>
    <w:rsid w:val="0038635D"/>
    <w:rsid w:val="00391B07"/>
    <w:rsid w:val="0039692B"/>
    <w:rsid w:val="00396FE7"/>
    <w:rsid w:val="003978C0"/>
    <w:rsid w:val="003B0A74"/>
    <w:rsid w:val="003B39DA"/>
    <w:rsid w:val="003B573C"/>
    <w:rsid w:val="003C04E8"/>
    <w:rsid w:val="003C0AAB"/>
    <w:rsid w:val="003C2F43"/>
    <w:rsid w:val="003C5DA8"/>
    <w:rsid w:val="003C676A"/>
    <w:rsid w:val="003D01AA"/>
    <w:rsid w:val="003D1A8B"/>
    <w:rsid w:val="003D3626"/>
    <w:rsid w:val="003D433C"/>
    <w:rsid w:val="003D530C"/>
    <w:rsid w:val="003D57C3"/>
    <w:rsid w:val="003D5951"/>
    <w:rsid w:val="003D65CF"/>
    <w:rsid w:val="003D683C"/>
    <w:rsid w:val="003E0D7F"/>
    <w:rsid w:val="003E123A"/>
    <w:rsid w:val="003E32ED"/>
    <w:rsid w:val="003E7E04"/>
    <w:rsid w:val="003F0107"/>
    <w:rsid w:val="003F07EA"/>
    <w:rsid w:val="003F1F1F"/>
    <w:rsid w:val="003F311F"/>
    <w:rsid w:val="003F44B0"/>
    <w:rsid w:val="00402EF7"/>
    <w:rsid w:val="00405F19"/>
    <w:rsid w:val="004178D0"/>
    <w:rsid w:val="00426D21"/>
    <w:rsid w:val="004351D4"/>
    <w:rsid w:val="00435210"/>
    <w:rsid w:val="00437054"/>
    <w:rsid w:val="00447E9A"/>
    <w:rsid w:val="00450270"/>
    <w:rsid w:val="00451074"/>
    <w:rsid w:val="00463A1F"/>
    <w:rsid w:val="00463B12"/>
    <w:rsid w:val="00467625"/>
    <w:rsid w:val="00467887"/>
    <w:rsid w:val="004714B8"/>
    <w:rsid w:val="00473D42"/>
    <w:rsid w:val="00477DF7"/>
    <w:rsid w:val="0048433E"/>
    <w:rsid w:val="00484835"/>
    <w:rsid w:val="004856AB"/>
    <w:rsid w:val="0049090C"/>
    <w:rsid w:val="004923E9"/>
    <w:rsid w:val="00493BA4"/>
    <w:rsid w:val="00495AE7"/>
    <w:rsid w:val="00497DF3"/>
    <w:rsid w:val="00497F9B"/>
    <w:rsid w:val="004A1397"/>
    <w:rsid w:val="004A3237"/>
    <w:rsid w:val="004A69E9"/>
    <w:rsid w:val="004B61CE"/>
    <w:rsid w:val="004C516F"/>
    <w:rsid w:val="004C7D91"/>
    <w:rsid w:val="004D33B3"/>
    <w:rsid w:val="004D3D0D"/>
    <w:rsid w:val="004D4F4F"/>
    <w:rsid w:val="004E4D86"/>
    <w:rsid w:val="004E5579"/>
    <w:rsid w:val="004E7AA7"/>
    <w:rsid w:val="004F21DE"/>
    <w:rsid w:val="004F29AB"/>
    <w:rsid w:val="004F2EA8"/>
    <w:rsid w:val="004F511F"/>
    <w:rsid w:val="0050626A"/>
    <w:rsid w:val="00510BC4"/>
    <w:rsid w:val="00511849"/>
    <w:rsid w:val="00511B94"/>
    <w:rsid w:val="00513CD6"/>
    <w:rsid w:val="0051417F"/>
    <w:rsid w:val="0051652A"/>
    <w:rsid w:val="00520109"/>
    <w:rsid w:val="00521E0E"/>
    <w:rsid w:val="00523A66"/>
    <w:rsid w:val="00525B72"/>
    <w:rsid w:val="00526113"/>
    <w:rsid w:val="00526B18"/>
    <w:rsid w:val="005273E8"/>
    <w:rsid w:val="00530121"/>
    <w:rsid w:val="005340F6"/>
    <w:rsid w:val="00535823"/>
    <w:rsid w:val="00536316"/>
    <w:rsid w:val="00537267"/>
    <w:rsid w:val="00540106"/>
    <w:rsid w:val="005405DB"/>
    <w:rsid w:val="005455D4"/>
    <w:rsid w:val="00553B84"/>
    <w:rsid w:val="00555444"/>
    <w:rsid w:val="00564F49"/>
    <w:rsid w:val="005729D8"/>
    <w:rsid w:val="00573328"/>
    <w:rsid w:val="00574423"/>
    <w:rsid w:val="005776C9"/>
    <w:rsid w:val="00584461"/>
    <w:rsid w:val="00585A07"/>
    <w:rsid w:val="00591E9B"/>
    <w:rsid w:val="00595E3F"/>
    <w:rsid w:val="00596513"/>
    <w:rsid w:val="005A13E4"/>
    <w:rsid w:val="005A3218"/>
    <w:rsid w:val="005A33EE"/>
    <w:rsid w:val="005A3751"/>
    <w:rsid w:val="005A6638"/>
    <w:rsid w:val="005A70B2"/>
    <w:rsid w:val="005B0046"/>
    <w:rsid w:val="005B0DFB"/>
    <w:rsid w:val="005B34A9"/>
    <w:rsid w:val="005C24B6"/>
    <w:rsid w:val="005C4DE8"/>
    <w:rsid w:val="005D346F"/>
    <w:rsid w:val="005D4308"/>
    <w:rsid w:val="005E5900"/>
    <w:rsid w:val="005E7A7F"/>
    <w:rsid w:val="005F0832"/>
    <w:rsid w:val="005F15C7"/>
    <w:rsid w:val="005F1DF5"/>
    <w:rsid w:val="005F24B0"/>
    <w:rsid w:val="005F2D8A"/>
    <w:rsid w:val="005F7B0D"/>
    <w:rsid w:val="00600BEC"/>
    <w:rsid w:val="0060306A"/>
    <w:rsid w:val="00603C63"/>
    <w:rsid w:val="00604FE8"/>
    <w:rsid w:val="00610276"/>
    <w:rsid w:val="00611E54"/>
    <w:rsid w:val="00615D61"/>
    <w:rsid w:val="00617D0A"/>
    <w:rsid w:val="00624B21"/>
    <w:rsid w:val="00631EFE"/>
    <w:rsid w:val="00633177"/>
    <w:rsid w:val="00633FEA"/>
    <w:rsid w:val="00641658"/>
    <w:rsid w:val="0064180C"/>
    <w:rsid w:val="006418A7"/>
    <w:rsid w:val="00642394"/>
    <w:rsid w:val="00647BEC"/>
    <w:rsid w:val="00651100"/>
    <w:rsid w:val="00652037"/>
    <w:rsid w:val="006554C8"/>
    <w:rsid w:val="00656B93"/>
    <w:rsid w:val="006639B7"/>
    <w:rsid w:val="0066766B"/>
    <w:rsid w:val="006726B3"/>
    <w:rsid w:val="0067278C"/>
    <w:rsid w:val="006734DC"/>
    <w:rsid w:val="006876CC"/>
    <w:rsid w:val="006934B7"/>
    <w:rsid w:val="00694084"/>
    <w:rsid w:val="00694DE9"/>
    <w:rsid w:val="006955D1"/>
    <w:rsid w:val="006970DB"/>
    <w:rsid w:val="00697EC9"/>
    <w:rsid w:val="006A12B6"/>
    <w:rsid w:val="006A6173"/>
    <w:rsid w:val="006A6567"/>
    <w:rsid w:val="006A7F4F"/>
    <w:rsid w:val="006B1981"/>
    <w:rsid w:val="006C017B"/>
    <w:rsid w:val="006C0A0B"/>
    <w:rsid w:val="006C793F"/>
    <w:rsid w:val="006D085E"/>
    <w:rsid w:val="006D3D7F"/>
    <w:rsid w:val="006D4EA3"/>
    <w:rsid w:val="006D5722"/>
    <w:rsid w:val="006D7680"/>
    <w:rsid w:val="006E058C"/>
    <w:rsid w:val="006E0EE1"/>
    <w:rsid w:val="006E102D"/>
    <w:rsid w:val="006E458C"/>
    <w:rsid w:val="006E4B34"/>
    <w:rsid w:val="006E4FFA"/>
    <w:rsid w:val="006E6A6A"/>
    <w:rsid w:val="006E7E86"/>
    <w:rsid w:val="00701015"/>
    <w:rsid w:val="00702767"/>
    <w:rsid w:val="00705B0E"/>
    <w:rsid w:val="00706BC6"/>
    <w:rsid w:val="00716452"/>
    <w:rsid w:val="00720214"/>
    <w:rsid w:val="00720B8B"/>
    <w:rsid w:val="007225B6"/>
    <w:rsid w:val="00723E64"/>
    <w:rsid w:val="00726764"/>
    <w:rsid w:val="00730A1C"/>
    <w:rsid w:val="007323E9"/>
    <w:rsid w:val="0073582A"/>
    <w:rsid w:val="0073604D"/>
    <w:rsid w:val="00740DC0"/>
    <w:rsid w:val="00741176"/>
    <w:rsid w:val="00741C43"/>
    <w:rsid w:val="007468C0"/>
    <w:rsid w:val="0075357E"/>
    <w:rsid w:val="007602EB"/>
    <w:rsid w:val="007604CE"/>
    <w:rsid w:val="00761225"/>
    <w:rsid w:val="00762389"/>
    <w:rsid w:val="00766D97"/>
    <w:rsid w:val="00766F03"/>
    <w:rsid w:val="00773043"/>
    <w:rsid w:val="00775B77"/>
    <w:rsid w:val="00784A4C"/>
    <w:rsid w:val="0078526F"/>
    <w:rsid w:val="00785891"/>
    <w:rsid w:val="0078624F"/>
    <w:rsid w:val="00786353"/>
    <w:rsid w:val="00795B97"/>
    <w:rsid w:val="00796FD9"/>
    <w:rsid w:val="00797B61"/>
    <w:rsid w:val="007A09A7"/>
    <w:rsid w:val="007A0C14"/>
    <w:rsid w:val="007A63D8"/>
    <w:rsid w:val="007A72DC"/>
    <w:rsid w:val="007A789D"/>
    <w:rsid w:val="007A7C74"/>
    <w:rsid w:val="007B056B"/>
    <w:rsid w:val="007B109D"/>
    <w:rsid w:val="007B1A58"/>
    <w:rsid w:val="007B41E8"/>
    <w:rsid w:val="007C25C0"/>
    <w:rsid w:val="007C48B1"/>
    <w:rsid w:val="007C512F"/>
    <w:rsid w:val="007C638F"/>
    <w:rsid w:val="007D0A91"/>
    <w:rsid w:val="007D388C"/>
    <w:rsid w:val="007D3924"/>
    <w:rsid w:val="007D5D35"/>
    <w:rsid w:val="007D5E89"/>
    <w:rsid w:val="007E0070"/>
    <w:rsid w:val="007E0841"/>
    <w:rsid w:val="007E2C5C"/>
    <w:rsid w:val="007E490F"/>
    <w:rsid w:val="007E4F70"/>
    <w:rsid w:val="007E67CE"/>
    <w:rsid w:val="007E7E26"/>
    <w:rsid w:val="007F0B34"/>
    <w:rsid w:val="007F1565"/>
    <w:rsid w:val="007F20B3"/>
    <w:rsid w:val="007F2B74"/>
    <w:rsid w:val="007F592F"/>
    <w:rsid w:val="00806DB1"/>
    <w:rsid w:val="00810BB0"/>
    <w:rsid w:val="00812D6C"/>
    <w:rsid w:val="00816B70"/>
    <w:rsid w:val="008176AF"/>
    <w:rsid w:val="00817C67"/>
    <w:rsid w:val="00821795"/>
    <w:rsid w:val="0082361E"/>
    <w:rsid w:val="0083278F"/>
    <w:rsid w:val="0083747C"/>
    <w:rsid w:val="008518C7"/>
    <w:rsid w:val="00851A43"/>
    <w:rsid w:val="0085348B"/>
    <w:rsid w:val="008552C4"/>
    <w:rsid w:val="00855E5E"/>
    <w:rsid w:val="00856804"/>
    <w:rsid w:val="008568E3"/>
    <w:rsid w:val="008609BE"/>
    <w:rsid w:val="00861D54"/>
    <w:rsid w:val="00864DEB"/>
    <w:rsid w:val="00866B03"/>
    <w:rsid w:val="00867BFC"/>
    <w:rsid w:val="00870693"/>
    <w:rsid w:val="00871E72"/>
    <w:rsid w:val="00874521"/>
    <w:rsid w:val="008779D7"/>
    <w:rsid w:val="00880E19"/>
    <w:rsid w:val="00885002"/>
    <w:rsid w:val="0089155A"/>
    <w:rsid w:val="00892F44"/>
    <w:rsid w:val="00896A7D"/>
    <w:rsid w:val="00897148"/>
    <w:rsid w:val="00897881"/>
    <w:rsid w:val="00897FEB"/>
    <w:rsid w:val="008A0302"/>
    <w:rsid w:val="008A1FB6"/>
    <w:rsid w:val="008A3120"/>
    <w:rsid w:val="008A433A"/>
    <w:rsid w:val="008A51D3"/>
    <w:rsid w:val="008B27E1"/>
    <w:rsid w:val="008B2FAD"/>
    <w:rsid w:val="008B55F2"/>
    <w:rsid w:val="008B7129"/>
    <w:rsid w:val="008C0839"/>
    <w:rsid w:val="008C1676"/>
    <w:rsid w:val="008C335D"/>
    <w:rsid w:val="008C3D11"/>
    <w:rsid w:val="008C740A"/>
    <w:rsid w:val="008D07E9"/>
    <w:rsid w:val="008D0CFD"/>
    <w:rsid w:val="008D2E60"/>
    <w:rsid w:val="008D3262"/>
    <w:rsid w:val="008D4C7F"/>
    <w:rsid w:val="008E2D67"/>
    <w:rsid w:val="008E71FF"/>
    <w:rsid w:val="008F0888"/>
    <w:rsid w:val="008F4EA3"/>
    <w:rsid w:val="008F74B5"/>
    <w:rsid w:val="008F7E67"/>
    <w:rsid w:val="00901CA5"/>
    <w:rsid w:val="00903243"/>
    <w:rsid w:val="00905D50"/>
    <w:rsid w:val="00906A13"/>
    <w:rsid w:val="0090780C"/>
    <w:rsid w:val="009110BD"/>
    <w:rsid w:val="00911F95"/>
    <w:rsid w:val="009132BB"/>
    <w:rsid w:val="00913C38"/>
    <w:rsid w:val="00914CEE"/>
    <w:rsid w:val="0091644D"/>
    <w:rsid w:val="00922189"/>
    <w:rsid w:val="0092477C"/>
    <w:rsid w:val="00926337"/>
    <w:rsid w:val="0092643B"/>
    <w:rsid w:val="009300A4"/>
    <w:rsid w:val="009325D7"/>
    <w:rsid w:val="00934306"/>
    <w:rsid w:val="00937B4C"/>
    <w:rsid w:val="00941B5F"/>
    <w:rsid w:val="009421AD"/>
    <w:rsid w:val="009427A2"/>
    <w:rsid w:val="00942997"/>
    <w:rsid w:val="009431C5"/>
    <w:rsid w:val="00945ABC"/>
    <w:rsid w:val="009464EF"/>
    <w:rsid w:val="009471A4"/>
    <w:rsid w:val="00950ED2"/>
    <w:rsid w:val="00954704"/>
    <w:rsid w:val="009626C0"/>
    <w:rsid w:val="00967987"/>
    <w:rsid w:val="00974F7C"/>
    <w:rsid w:val="00976333"/>
    <w:rsid w:val="009805C4"/>
    <w:rsid w:val="00980947"/>
    <w:rsid w:val="00983662"/>
    <w:rsid w:val="00986251"/>
    <w:rsid w:val="00986877"/>
    <w:rsid w:val="009922DF"/>
    <w:rsid w:val="0099297C"/>
    <w:rsid w:val="009A28FA"/>
    <w:rsid w:val="009A7435"/>
    <w:rsid w:val="009A7AC4"/>
    <w:rsid w:val="009B140B"/>
    <w:rsid w:val="009B3DCF"/>
    <w:rsid w:val="009B5B71"/>
    <w:rsid w:val="009C63F8"/>
    <w:rsid w:val="009C65F1"/>
    <w:rsid w:val="009C6831"/>
    <w:rsid w:val="009D0849"/>
    <w:rsid w:val="009D0A71"/>
    <w:rsid w:val="009D2D0F"/>
    <w:rsid w:val="009D54E2"/>
    <w:rsid w:val="009E30B6"/>
    <w:rsid w:val="009E48D0"/>
    <w:rsid w:val="009E7D94"/>
    <w:rsid w:val="009F1441"/>
    <w:rsid w:val="009F50CD"/>
    <w:rsid w:val="009F5650"/>
    <w:rsid w:val="009F7F33"/>
    <w:rsid w:val="00A01114"/>
    <w:rsid w:val="00A018A3"/>
    <w:rsid w:val="00A04BA7"/>
    <w:rsid w:val="00A06FE3"/>
    <w:rsid w:val="00A0756B"/>
    <w:rsid w:val="00A1570B"/>
    <w:rsid w:val="00A16776"/>
    <w:rsid w:val="00A17C5A"/>
    <w:rsid w:val="00A20150"/>
    <w:rsid w:val="00A201F2"/>
    <w:rsid w:val="00A2531F"/>
    <w:rsid w:val="00A2557E"/>
    <w:rsid w:val="00A25A97"/>
    <w:rsid w:val="00A25FF0"/>
    <w:rsid w:val="00A30367"/>
    <w:rsid w:val="00A425BA"/>
    <w:rsid w:val="00A42B87"/>
    <w:rsid w:val="00A52716"/>
    <w:rsid w:val="00A56F91"/>
    <w:rsid w:val="00A60AB0"/>
    <w:rsid w:val="00A61EAD"/>
    <w:rsid w:val="00A62EE3"/>
    <w:rsid w:val="00A63D61"/>
    <w:rsid w:val="00A646F1"/>
    <w:rsid w:val="00A75D0D"/>
    <w:rsid w:val="00A77479"/>
    <w:rsid w:val="00A82F9B"/>
    <w:rsid w:val="00A8320D"/>
    <w:rsid w:val="00A84075"/>
    <w:rsid w:val="00A8617A"/>
    <w:rsid w:val="00A86DDA"/>
    <w:rsid w:val="00A86E2A"/>
    <w:rsid w:val="00A86F4C"/>
    <w:rsid w:val="00A90180"/>
    <w:rsid w:val="00A92054"/>
    <w:rsid w:val="00A92BF9"/>
    <w:rsid w:val="00AA0CFE"/>
    <w:rsid w:val="00AA32AA"/>
    <w:rsid w:val="00AA6137"/>
    <w:rsid w:val="00AB0979"/>
    <w:rsid w:val="00AB20B0"/>
    <w:rsid w:val="00AB7F3E"/>
    <w:rsid w:val="00AC00AB"/>
    <w:rsid w:val="00AC256F"/>
    <w:rsid w:val="00AC46B8"/>
    <w:rsid w:val="00AD1E36"/>
    <w:rsid w:val="00AD3CFE"/>
    <w:rsid w:val="00AD41B9"/>
    <w:rsid w:val="00AE02B4"/>
    <w:rsid w:val="00AE5942"/>
    <w:rsid w:val="00AE63ED"/>
    <w:rsid w:val="00AE63F6"/>
    <w:rsid w:val="00AF6119"/>
    <w:rsid w:val="00B00910"/>
    <w:rsid w:val="00B02D86"/>
    <w:rsid w:val="00B041A1"/>
    <w:rsid w:val="00B05920"/>
    <w:rsid w:val="00B078A4"/>
    <w:rsid w:val="00B1173B"/>
    <w:rsid w:val="00B1473D"/>
    <w:rsid w:val="00B14799"/>
    <w:rsid w:val="00B14E6B"/>
    <w:rsid w:val="00B22FFB"/>
    <w:rsid w:val="00B236F8"/>
    <w:rsid w:val="00B2410C"/>
    <w:rsid w:val="00B24742"/>
    <w:rsid w:val="00B247F5"/>
    <w:rsid w:val="00B24A3B"/>
    <w:rsid w:val="00B25AA0"/>
    <w:rsid w:val="00B26C30"/>
    <w:rsid w:val="00B35B31"/>
    <w:rsid w:val="00B35B98"/>
    <w:rsid w:val="00B41653"/>
    <w:rsid w:val="00B417E4"/>
    <w:rsid w:val="00B43777"/>
    <w:rsid w:val="00B44322"/>
    <w:rsid w:val="00B5030B"/>
    <w:rsid w:val="00B524BF"/>
    <w:rsid w:val="00B533E0"/>
    <w:rsid w:val="00B578DD"/>
    <w:rsid w:val="00B6777E"/>
    <w:rsid w:val="00B73039"/>
    <w:rsid w:val="00B7506F"/>
    <w:rsid w:val="00B76D28"/>
    <w:rsid w:val="00B776DD"/>
    <w:rsid w:val="00B80CC1"/>
    <w:rsid w:val="00B83525"/>
    <w:rsid w:val="00B8651E"/>
    <w:rsid w:val="00B87CDD"/>
    <w:rsid w:val="00B96A11"/>
    <w:rsid w:val="00BA5758"/>
    <w:rsid w:val="00BA7EF4"/>
    <w:rsid w:val="00BB1BFE"/>
    <w:rsid w:val="00BC0838"/>
    <w:rsid w:val="00BC1660"/>
    <w:rsid w:val="00BC1FF0"/>
    <w:rsid w:val="00BC3745"/>
    <w:rsid w:val="00BC4A1B"/>
    <w:rsid w:val="00BD05A6"/>
    <w:rsid w:val="00BD3EC4"/>
    <w:rsid w:val="00BD3F73"/>
    <w:rsid w:val="00BD438A"/>
    <w:rsid w:val="00BE0264"/>
    <w:rsid w:val="00BE0483"/>
    <w:rsid w:val="00BE4739"/>
    <w:rsid w:val="00BE6F71"/>
    <w:rsid w:val="00BF1ABC"/>
    <w:rsid w:val="00BF299E"/>
    <w:rsid w:val="00BF3E68"/>
    <w:rsid w:val="00BF682F"/>
    <w:rsid w:val="00BF7B35"/>
    <w:rsid w:val="00C01D42"/>
    <w:rsid w:val="00C10332"/>
    <w:rsid w:val="00C123BB"/>
    <w:rsid w:val="00C22D58"/>
    <w:rsid w:val="00C26FCD"/>
    <w:rsid w:val="00C32DEA"/>
    <w:rsid w:val="00C3342D"/>
    <w:rsid w:val="00C41CCD"/>
    <w:rsid w:val="00C47656"/>
    <w:rsid w:val="00C50285"/>
    <w:rsid w:val="00C512BD"/>
    <w:rsid w:val="00C52383"/>
    <w:rsid w:val="00C5581F"/>
    <w:rsid w:val="00C55B11"/>
    <w:rsid w:val="00C55F07"/>
    <w:rsid w:val="00C62623"/>
    <w:rsid w:val="00C6337A"/>
    <w:rsid w:val="00C64022"/>
    <w:rsid w:val="00C6524C"/>
    <w:rsid w:val="00C75E0C"/>
    <w:rsid w:val="00C760D6"/>
    <w:rsid w:val="00C76FCD"/>
    <w:rsid w:val="00C92A75"/>
    <w:rsid w:val="00C92B68"/>
    <w:rsid w:val="00C92DF2"/>
    <w:rsid w:val="00C941E6"/>
    <w:rsid w:val="00C94CD4"/>
    <w:rsid w:val="00C94F41"/>
    <w:rsid w:val="00C97066"/>
    <w:rsid w:val="00C97C3A"/>
    <w:rsid w:val="00CA6D30"/>
    <w:rsid w:val="00CB4CB5"/>
    <w:rsid w:val="00CB625C"/>
    <w:rsid w:val="00CB6EF5"/>
    <w:rsid w:val="00CC119E"/>
    <w:rsid w:val="00CC3054"/>
    <w:rsid w:val="00CC68DC"/>
    <w:rsid w:val="00CE1CDF"/>
    <w:rsid w:val="00CE1FDC"/>
    <w:rsid w:val="00CE2FC7"/>
    <w:rsid w:val="00CE53AA"/>
    <w:rsid w:val="00CE5A2A"/>
    <w:rsid w:val="00CE71C9"/>
    <w:rsid w:val="00CF2B81"/>
    <w:rsid w:val="00CF3D2F"/>
    <w:rsid w:val="00D006E0"/>
    <w:rsid w:val="00D01EB5"/>
    <w:rsid w:val="00D025EA"/>
    <w:rsid w:val="00D02745"/>
    <w:rsid w:val="00D03B1E"/>
    <w:rsid w:val="00D04922"/>
    <w:rsid w:val="00D10683"/>
    <w:rsid w:val="00D11530"/>
    <w:rsid w:val="00D12E34"/>
    <w:rsid w:val="00D21169"/>
    <w:rsid w:val="00D24044"/>
    <w:rsid w:val="00D32EC0"/>
    <w:rsid w:val="00D33CA0"/>
    <w:rsid w:val="00D33F76"/>
    <w:rsid w:val="00D347A8"/>
    <w:rsid w:val="00D35862"/>
    <w:rsid w:val="00D36421"/>
    <w:rsid w:val="00D37F4C"/>
    <w:rsid w:val="00D41BA5"/>
    <w:rsid w:val="00D451B6"/>
    <w:rsid w:val="00D51743"/>
    <w:rsid w:val="00D52769"/>
    <w:rsid w:val="00D52A32"/>
    <w:rsid w:val="00D52AA8"/>
    <w:rsid w:val="00D555F9"/>
    <w:rsid w:val="00D63073"/>
    <w:rsid w:val="00D64128"/>
    <w:rsid w:val="00D71DBF"/>
    <w:rsid w:val="00D72DB7"/>
    <w:rsid w:val="00D72DC6"/>
    <w:rsid w:val="00D73BB4"/>
    <w:rsid w:val="00D775AA"/>
    <w:rsid w:val="00D803BC"/>
    <w:rsid w:val="00D8041A"/>
    <w:rsid w:val="00D807EB"/>
    <w:rsid w:val="00D83D85"/>
    <w:rsid w:val="00D84009"/>
    <w:rsid w:val="00D847EA"/>
    <w:rsid w:val="00D85946"/>
    <w:rsid w:val="00D91544"/>
    <w:rsid w:val="00D9589C"/>
    <w:rsid w:val="00D95EE9"/>
    <w:rsid w:val="00D969B0"/>
    <w:rsid w:val="00DA1A3D"/>
    <w:rsid w:val="00DA520C"/>
    <w:rsid w:val="00DB1AC6"/>
    <w:rsid w:val="00DB7B2A"/>
    <w:rsid w:val="00DC12BD"/>
    <w:rsid w:val="00DC16A9"/>
    <w:rsid w:val="00DC228F"/>
    <w:rsid w:val="00DC4C61"/>
    <w:rsid w:val="00DC547D"/>
    <w:rsid w:val="00DC6AE6"/>
    <w:rsid w:val="00DD14D9"/>
    <w:rsid w:val="00DD1762"/>
    <w:rsid w:val="00DD2EC0"/>
    <w:rsid w:val="00DF3B28"/>
    <w:rsid w:val="00DF406B"/>
    <w:rsid w:val="00DF749C"/>
    <w:rsid w:val="00E003B4"/>
    <w:rsid w:val="00E07978"/>
    <w:rsid w:val="00E1146E"/>
    <w:rsid w:val="00E11CA3"/>
    <w:rsid w:val="00E12F81"/>
    <w:rsid w:val="00E13D7D"/>
    <w:rsid w:val="00E172F3"/>
    <w:rsid w:val="00E17724"/>
    <w:rsid w:val="00E1781B"/>
    <w:rsid w:val="00E219FF"/>
    <w:rsid w:val="00E24011"/>
    <w:rsid w:val="00E24097"/>
    <w:rsid w:val="00E24768"/>
    <w:rsid w:val="00E34E4E"/>
    <w:rsid w:val="00E363C5"/>
    <w:rsid w:val="00E36E06"/>
    <w:rsid w:val="00E40818"/>
    <w:rsid w:val="00E4256D"/>
    <w:rsid w:val="00E42607"/>
    <w:rsid w:val="00E45164"/>
    <w:rsid w:val="00E46153"/>
    <w:rsid w:val="00E47F3E"/>
    <w:rsid w:val="00E50D49"/>
    <w:rsid w:val="00E51EE8"/>
    <w:rsid w:val="00E522CF"/>
    <w:rsid w:val="00E54077"/>
    <w:rsid w:val="00E555FB"/>
    <w:rsid w:val="00E55DCE"/>
    <w:rsid w:val="00E56FAA"/>
    <w:rsid w:val="00E57D85"/>
    <w:rsid w:val="00E617E5"/>
    <w:rsid w:val="00E62BF3"/>
    <w:rsid w:val="00E63E4F"/>
    <w:rsid w:val="00E71106"/>
    <w:rsid w:val="00E80147"/>
    <w:rsid w:val="00E80C47"/>
    <w:rsid w:val="00E80EA5"/>
    <w:rsid w:val="00E8167E"/>
    <w:rsid w:val="00E81989"/>
    <w:rsid w:val="00E8263C"/>
    <w:rsid w:val="00E827A3"/>
    <w:rsid w:val="00E83283"/>
    <w:rsid w:val="00E87162"/>
    <w:rsid w:val="00E92CD9"/>
    <w:rsid w:val="00E9339E"/>
    <w:rsid w:val="00E93755"/>
    <w:rsid w:val="00E94588"/>
    <w:rsid w:val="00E94ED7"/>
    <w:rsid w:val="00EA20C3"/>
    <w:rsid w:val="00EA25D0"/>
    <w:rsid w:val="00EA3031"/>
    <w:rsid w:val="00EA35BF"/>
    <w:rsid w:val="00EA5A81"/>
    <w:rsid w:val="00EB4C0B"/>
    <w:rsid w:val="00EB6B72"/>
    <w:rsid w:val="00EB6D4D"/>
    <w:rsid w:val="00EC34D2"/>
    <w:rsid w:val="00ED49A8"/>
    <w:rsid w:val="00ED5389"/>
    <w:rsid w:val="00ED5F4F"/>
    <w:rsid w:val="00EE2602"/>
    <w:rsid w:val="00EE2F04"/>
    <w:rsid w:val="00EE7049"/>
    <w:rsid w:val="00EE73DA"/>
    <w:rsid w:val="00EE7EDD"/>
    <w:rsid w:val="00EF0757"/>
    <w:rsid w:val="00EF51E2"/>
    <w:rsid w:val="00F007E8"/>
    <w:rsid w:val="00F01B71"/>
    <w:rsid w:val="00F01DD4"/>
    <w:rsid w:val="00F02AEC"/>
    <w:rsid w:val="00F06FF0"/>
    <w:rsid w:val="00F11F1C"/>
    <w:rsid w:val="00F124D8"/>
    <w:rsid w:val="00F13E5E"/>
    <w:rsid w:val="00F1430B"/>
    <w:rsid w:val="00F15A67"/>
    <w:rsid w:val="00F268FF"/>
    <w:rsid w:val="00F26BFC"/>
    <w:rsid w:val="00F26C2A"/>
    <w:rsid w:val="00F2702F"/>
    <w:rsid w:val="00F275C2"/>
    <w:rsid w:val="00F27E24"/>
    <w:rsid w:val="00F30A3F"/>
    <w:rsid w:val="00F31A6D"/>
    <w:rsid w:val="00F351D6"/>
    <w:rsid w:val="00F368D2"/>
    <w:rsid w:val="00F36BF8"/>
    <w:rsid w:val="00F4111C"/>
    <w:rsid w:val="00F42A43"/>
    <w:rsid w:val="00F4321E"/>
    <w:rsid w:val="00F4466D"/>
    <w:rsid w:val="00F51CD7"/>
    <w:rsid w:val="00F52A15"/>
    <w:rsid w:val="00F53489"/>
    <w:rsid w:val="00F54026"/>
    <w:rsid w:val="00F55343"/>
    <w:rsid w:val="00F55DCB"/>
    <w:rsid w:val="00F56662"/>
    <w:rsid w:val="00F617E5"/>
    <w:rsid w:val="00F62E57"/>
    <w:rsid w:val="00F642EE"/>
    <w:rsid w:val="00F67CEF"/>
    <w:rsid w:val="00F72676"/>
    <w:rsid w:val="00F72E5B"/>
    <w:rsid w:val="00F8376B"/>
    <w:rsid w:val="00F87158"/>
    <w:rsid w:val="00F93CCC"/>
    <w:rsid w:val="00F97155"/>
    <w:rsid w:val="00F97719"/>
    <w:rsid w:val="00FA47A4"/>
    <w:rsid w:val="00FA6EA2"/>
    <w:rsid w:val="00FA6F21"/>
    <w:rsid w:val="00FB372F"/>
    <w:rsid w:val="00FB70EF"/>
    <w:rsid w:val="00FB7723"/>
    <w:rsid w:val="00FC045F"/>
    <w:rsid w:val="00FC1A4E"/>
    <w:rsid w:val="00FC6100"/>
    <w:rsid w:val="00FD6551"/>
    <w:rsid w:val="00FD6893"/>
    <w:rsid w:val="00FD7FC1"/>
    <w:rsid w:val="00FE098C"/>
    <w:rsid w:val="00FE194A"/>
    <w:rsid w:val="00FE3CE2"/>
    <w:rsid w:val="00FE7553"/>
    <w:rsid w:val="00FE7622"/>
    <w:rsid w:val="00FF185C"/>
    <w:rsid w:val="00FF6F80"/>
    <w:rsid w:val="00FF792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1AE0D"/>
  <w15:chartTrackingRefBased/>
  <w15:docId w15:val="{C4B7CA25-1AD5-4517-B09A-058A66CE8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745"/>
    <w:pPr>
      <w:keepNext/>
      <w:keepLines/>
      <w:spacing w:before="240" w:after="120" w:line="276" w:lineRule="auto"/>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uiPriority w:val="9"/>
    <w:unhideWhenUsed/>
    <w:qFormat/>
    <w:rsid w:val="00BC3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63A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47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47F5"/>
  </w:style>
  <w:style w:type="paragraph" w:styleId="Footer">
    <w:name w:val="footer"/>
    <w:basedOn w:val="Normal"/>
    <w:link w:val="FooterChar"/>
    <w:uiPriority w:val="99"/>
    <w:unhideWhenUsed/>
    <w:rsid w:val="00B247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47F5"/>
  </w:style>
  <w:style w:type="character" w:customStyle="1" w:styleId="Heading1Char">
    <w:name w:val="Heading 1 Char"/>
    <w:basedOn w:val="DefaultParagraphFont"/>
    <w:link w:val="Heading1"/>
    <w:uiPriority w:val="9"/>
    <w:rsid w:val="00010745"/>
    <w:rPr>
      <w:rFonts w:ascii="Times New Roman" w:eastAsiaTheme="majorEastAsia" w:hAnsi="Times New Roman" w:cs="Times New Roman"/>
      <w:b/>
      <w:sz w:val="24"/>
      <w:szCs w:val="32"/>
    </w:rPr>
  </w:style>
  <w:style w:type="table" w:styleId="TableGrid">
    <w:name w:val="Table Grid"/>
    <w:basedOn w:val="TableNormal"/>
    <w:uiPriority w:val="39"/>
    <w:rsid w:val="007D0A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A9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C1E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1EF6"/>
    <w:rPr>
      <w:rFonts w:ascii="Segoe UI" w:hAnsi="Segoe UI" w:cs="Segoe UI"/>
      <w:sz w:val="18"/>
      <w:szCs w:val="18"/>
    </w:rPr>
  </w:style>
  <w:style w:type="character" w:customStyle="1" w:styleId="Heading3Char">
    <w:name w:val="Heading 3 Char"/>
    <w:basedOn w:val="DefaultParagraphFont"/>
    <w:link w:val="Heading3"/>
    <w:uiPriority w:val="9"/>
    <w:rsid w:val="00463A1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1049E3"/>
    <w:pPr>
      <w:spacing w:after="0" w:line="240" w:lineRule="auto"/>
    </w:pPr>
  </w:style>
  <w:style w:type="character" w:customStyle="1" w:styleId="Heading2Char">
    <w:name w:val="Heading 2 Char"/>
    <w:basedOn w:val="DefaultParagraphFont"/>
    <w:link w:val="Heading2"/>
    <w:uiPriority w:val="9"/>
    <w:rsid w:val="00BC374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9295">
      <w:bodyDiv w:val="1"/>
      <w:marLeft w:val="0"/>
      <w:marRight w:val="0"/>
      <w:marTop w:val="0"/>
      <w:marBottom w:val="0"/>
      <w:divBdr>
        <w:top w:val="none" w:sz="0" w:space="0" w:color="auto"/>
        <w:left w:val="none" w:sz="0" w:space="0" w:color="auto"/>
        <w:bottom w:val="none" w:sz="0" w:space="0" w:color="auto"/>
        <w:right w:val="none" w:sz="0" w:space="0" w:color="auto"/>
      </w:divBdr>
    </w:div>
    <w:div w:id="177160996">
      <w:bodyDiv w:val="1"/>
      <w:marLeft w:val="0"/>
      <w:marRight w:val="0"/>
      <w:marTop w:val="0"/>
      <w:marBottom w:val="0"/>
      <w:divBdr>
        <w:top w:val="none" w:sz="0" w:space="0" w:color="auto"/>
        <w:left w:val="none" w:sz="0" w:space="0" w:color="auto"/>
        <w:bottom w:val="none" w:sz="0" w:space="0" w:color="auto"/>
        <w:right w:val="none" w:sz="0" w:space="0" w:color="auto"/>
      </w:divBdr>
    </w:div>
    <w:div w:id="575357039">
      <w:bodyDiv w:val="1"/>
      <w:marLeft w:val="0"/>
      <w:marRight w:val="0"/>
      <w:marTop w:val="0"/>
      <w:marBottom w:val="0"/>
      <w:divBdr>
        <w:top w:val="none" w:sz="0" w:space="0" w:color="auto"/>
        <w:left w:val="none" w:sz="0" w:space="0" w:color="auto"/>
        <w:bottom w:val="none" w:sz="0" w:space="0" w:color="auto"/>
        <w:right w:val="none" w:sz="0" w:space="0" w:color="auto"/>
      </w:divBdr>
      <w:divsChild>
        <w:div w:id="688066607">
          <w:marLeft w:val="360"/>
          <w:marRight w:val="0"/>
          <w:marTop w:val="200"/>
          <w:marBottom w:val="0"/>
          <w:divBdr>
            <w:top w:val="none" w:sz="0" w:space="0" w:color="auto"/>
            <w:left w:val="none" w:sz="0" w:space="0" w:color="auto"/>
            <w:bottom w:val="none" w:sz="0" w:space="0" w:color="auto"/>
            <w:right w:val="none" w:sz="0" w:space="0" w:color="auto"/>
          </w:divBdr>
        </w:div>
        <w:div w:id="505900035">
          <w:marLeft w:val="1080"/>
          <w:marRight w:val="0"/>
          <w:marTop w:val="100"/>
          <w:marBottom w:val="0"/>
          <w:divBdr>
            <w:top w:val="none" w:sz="0" w:space="0" w:color="auto"/>
            <w:left w:val="none" w:sz="0" w:space="0" w:color="auto"/>
            <w:bottom w:val="none" w:sz="0" w:space="0" w:color="auto"/>
            <w:right w:val="none" w:sz="0" w:space="0" w:color="auto"/>
          </w:divBdr>
        </w:div>
        <w:div w:id="969938697">
          <w:marLeft w:val="1080"/>
          <w:marRight w:val="0"/>
          <w:marTop w:val="100"/>
          <w:marBottom w:val="0"/>
          <w:divBdr>
            <w:top w:val="none" w:sz="0" w:space="0" w:color="auto"/>
            <w:left w:val="none" w:sz="0" w:space="0" w:color="auto"/>
            <w:bottom w:val="none" w:sz="0" w:space="0" w:color="auto"/>
            <w:right w:val="none" w:sz="0" w:space="0" w:color="auto"/>
          </w:divBdr>
        </w:div>
        <w:div w:id="1434474913">
          <w:marLeft w:val="360"/>
          <w:marRight w:val="0"/>
          <w:marTop w:val="200"/>
          <w:marBottom w:val="0"/>
          <w:divBdr>
            <w:top w:val="none" w:sz="0" w:space="0" w:color="auto"/>
            <w:left w:val="none" w:sz="0" w:space="0" w:color="auto"/>
            <w:bottom w:val="none" w:sz="0" w:space="0" w:color="auto"/>
            <w:right w:val="none" w:sz="0" w:space="0" w:color="auto"/>
          </w:divBdr>
        </w:div>
      </w:divsChild>
    </w:div>
    <w:div w:id="615211189">
      <w:bodyDiv w:val="1"/>
      <w:marLeft w:val="0"/>
      <w:marRight w:val="0"/>
      <w:marTop w:val="0"/>
      <w:marBottom w:val="0"/>
      <w:divBdr>
        <w:top w:val="none" w:sz="0" w:space="0" w:color="auto"/>
        <w:left w:val="none" w:sz="0" w:space="0" w:color="auto"/>
        <w:bottom w:val="none" w:sz="0" w:space="0" w:color="auto"/>
        <w:right w:val="none" w:sz="0" w:space="0" w:color="auto"/>
      </w:divBdr>
      <w:divsChild>
        <w:div w:id="322897637">
          <w:marLeft w:val="0"/>
          <w:marRight w:val="0"/>
          <w:marTop w:val="0"/>
          <w:marBottom w:val="0"/>
          <w:divBdr>
            <w:top w:val="none" w:sz="0" w:space="0" w:color="auto"/>
            <w:left w:val="none" w:sz="0" w:space="0" w:color="auto"/>
            <w:bottom w:val="none" w:sz="0" w:space="0" w:color="auto"/>
            <w:right w:val="none" w:sz="0" w:space="0" w:color="auto"/>
          </w:divBdr>
        </w:div>
      </w:divsChild>
    </w:div>
    <w:div w:id="1220629966">
      <w:bodyDiv w:val="1"/>
      <w:marLeft w:val="0"/>
      <w:marRight w:val="0"/>
      <w:marTop w:val="0"/>
      <w:marBottom w:val="0"/>
      <w:divBdr>
        <w:top w:val="none" w:sz="0" w:space="0" w:color="auto"/>
        <w:left w:val="none" w:sz="0" w:space="0" w:color="auto"/>
        <w:bottom w:val="none" w:sz="0" w:space="0" w:color="auto"/>
        <w:right w:val="none" w:sz="0" w:space="0" w:color="auto"/>
      </w:divBdr>
    </w:div>
    <w:div w:id="1733698583">
      <w:bodyDiv w:val="1"/>
      <w:marLeft w:val="0"/>
      <w:marRight w:val="0"/>
      <w:marTop w:val="0"/>
      <w:marBottom w:val="0"/>
      <w:divBdr>
        <w:top w:val="none" w:sz="0" w:space="0" w:color="auto"/>
        <w:left w:val="none" w:sz="0" w:space="0" w:color="auto"/>
        <w:bottom w:val="none" w:sz="0" w:space="0" w:color="auto"/>
        <w:right w:val="none" w:sz="0" w:space="0" w:color="auto"/>
      </w:divBdr>
    </w:div>
    <w:div w:id="189662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A456B-EA1F-4C75-9430-66383CE30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8</TotalTime>
  <Pages>3</Pages>
  <Words>18290</Words>
  <Characters>104255</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Yu Chiang</dc:creator>
  <cp:keywords/>
  <dc:description/>
  <cp:lastModifiedBy>Chih-Yu Chiang</cp:lastModifiedBy>
  <cp:revision>337</cp:revision>
  <cp:lastPrinted>2017-05-01T17:59:00Z</cp:lastPrinted>
  <dcterms:created xsi:type="dcterms:W3CDTF">2017-04-24T06:41:00Z</dcterms:created>
  <dcterms:modified xsi:type="dcterms:W3CDTF">2017-05-0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98f0c0-4697-3439-b812-3e17fe9346b8</vt:lpwstr>
  </property>
  <property fmtid="{D5CDD505-2E9C-101B-9397-08002B2CF9AE}" pid="24" name="Mendeley Citation Style_1">
    <vt:lpwstr>http://www.zotero.org/styles/apa</vt:lpwstr>
  </property>
</Properties>
</file>